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9F69B" w14:textId="77777777" w:rsidR="00477DC4" w:rsidRDefault="00477DC4" w:rsidP="00477DC4">
      <w:pPr>
        <w:jc w:val="center"/>
        <w:rPr>
          <w:b/>
          <w:bCs/>
          <w:sz w:val="28"/>
          <w:szCs w:val="28"/>
        </w:rPr>
      </w:pPr>
      <w:r>
        <w:rPr>
          <w:b/>
          <w:bCs/>
          <w:sz w:val="28"/>
          <w:szCs w:val="28"/>
        </w:rPr>
        <w:t>Shared goals for mental health research: what, why and when for the 2020s</w:t>
      </w:r>
    </w:p>
    <w:p w14:paraId="762670F2" w14:textId="77777777" w:rsidR="00477DC4" w:rsidRDefault="00477DC4" w:rsidP="00477DC4">
      <w:pPr>
        <w:jc w:val="center"/>
      </w:pPr>
      <w:r>
        <w:t>Til Wykes</w:t>
      </w:r>
      <w:r>
        <w:rPr>
          <w:vertAlign w:val="superscript"/>
        </w:rPr>
        <w:t>1,2*</w:t>
      </w:r>
      <w:r>
        <w:t>, Andy Bell</w:t>
      </w:r>
      <w:r>
        <w:rPr>
          <w:vertAlign w:val="superscript"/>
        </w:rPr>
        <w:t>3</w:t>
      </w:r>
      <w:r>
        <w:t>, Sarah Carr</w:t>
      </w:r>
      <w:r>
        <w:rPr>
          <w:vertAlign w:val="superscript"/>
        </w:rPr>
        <w:t>4</w:t>
      </w:r>
      <w:r>
        <w:t>, Tina Coldham</w:t>
      </w:r>
      <w:r>
        <w:rPr>
          <w:vertAlign w:val="superscript"/>
        </w:rPr>
        <w:t>5</w:t>
      </w:r>
      <w:r>
        <w:t>, Simon Gilbody</w:t>
      </w:r>
      <w:r>
        <w:rPr>
          <w:vertAlign w:val="superscript"/>
        </w:rPr>
        <w:t>6</w:t>
      </w:r>
      <w:r>
        <w:t>, Matthew Hotopf</w:t>
      </w:r>
      <w:r>
        <w:rPr>
          <w:vertAlign w:val="superscript"/>
        </w:rPr>
        <w:t>1,2</w:t>
      </w:r>
      <w:r>
        <w:t>, Sonia Johnson</w:t>
      </w:r>
      <w:r>
        <w:rPr>
          <w:vertAlign w:val="superscript"/>
        </w:rPr>
        <w:t>7</w:t>
      </w:r>
      <w:r>
        <w:t xml:space="preserve"> Thomas Kabir</w:t>
      </w:r>
      <w:r>
        <w:rPr>
          <w:vertAlign w:val="superscript"/>
        </w:rPr>
        <w:t>8</w:t>
      </w:r>
      <w:r>
        <w:t>, Vanessa Pinfold</w:t>
      </w:r>
      <w:r>
        <w:rPr>
          <w:vertAlign w:val="superscript"/>
        </w:rPr>
        <w:t>8</w:t>
      </w:r>
      <w:r>
        <w:t>, Angela Sweeney</w:t>
      </w:r>
      <w:r>
        <w:rPr>
          <w:vertAlign w:val="superscript"/>
        </w:rPr>
        <w:t>1</w:t>
      </w:r>
      <w:r>
        <w:t>, Peter B. Jones</w:t>
      </w:r>
      <w:r>
        <w:rPr>
          <w:vertAlign w:val="superscript"/>
        </w:rPr>
        <w:t>9**</w:t>
      </w:r>
      <w:r>
        <w:t>, Cathy Cresswell</w:t>
      </w:r>
      <w:r>
        <w:rPr>
          <w:vertAlign w:val="superscript"/>
        </w:rPr>
        <w:t>10**</w:t>
      </w:r>
    </w:p>
    <w:p w14:paraId="3BC7EF8C" w14:textId="77777777" w:rsidR="00477DC4" w:rsidRDefault="00477DC4" w:rsidP="00477DC4">
      <w:pPr>
        <w:rPr>
          <w:b/>
          <w:bCs/>
        </w:rPr>
      </w:pPr>
    </w:p>
    <w:p w14:paraId="003D9C9D" w14:textId="77777777" w:rsidR="00477DC4" w:rsidRDefault="00477DC4" w:rsidP="00477DC4">
      <w:pPr>
        <w:rPr>
          <w:b/>
          <w:bCs/>
        </w:rPr>
      </w:pPr>
    </w:p>
    <w:p w14:paraId="56ADE2D7" w14:textId="77777777" w:rsidR="00477DC4" w:rsidRDefault="00477DC4" w:rsidP="00477DC4">
      <w:r>
        <w:rPr>
          <w:vertAlign w:val="superscript"/>
        </w:rPr>
        <w:t>1</w:t>
      </w:r>
      <w:r>
        <w:t xml:space="preserve"> Institute of Psychiatry, Psychology and Neuroscience, King’s College London</w:t>
      </w:r>
    </w:p>
    <w:p w14:paraId="67E42799" w14:textId="77777777" w:rsidR="00477DC4" w:rsidRDefault="00477DC4" w:rsidP="00477DC4">
      <w:r>
        <w:rPr>
          <w:vertAlign w:val="superscript"/>
        </w:rPr>
        <w:t>2</w:t>
      </w:r>
      <w:r>
        <w:t xml:space="preserve"> South London and Maudsley NHS Foundation Trust, London, UK</w:t>
      </w:r>
    </w:p>
    <w:p w14:paraId="36D00A79" w14:textId="61B847F2" w:rsidR="00477DC4" w:rsidRDefault="00477DC4" w:rsidP="00477DC4">
      <w:r>
        <w:rPr>
          <w:vertAlign w:val="superscript"/>
        </w:rPr>
        <w:t>3</w:t>
      </w:r>
      <w:r>
        <w:t xml:space="preserve"> Centre for Mental Health</w:t>
      </w:r>
      <w:r w:rsidR="00F9405B">
        <w:t>, London</w:t>
      </w:r>
    </w:p>
    <w:p w14:paraId="662EA164" w14:textId="77777777" w:rsidR="00477DC4" w:rsidRDefault="00477DC4" w:rsidP="00477DC4">
      <w:r>
        <w:rPr>
          <w:vertAlign w:val="superscript"/>
        </w:rPr>
        <w:t>4</w:t>
      </w:r>
      <w:r>
        <w:t xml:space="preserve"> School of Social Policy/Institute for Mental Health, University of Birmingham</w:t>
      </w:r>
    </w:p>
    <w:p w14:paraId="25F26693" w14:textId="77777777" w:rsidR="00477DC4" w:rsidRDefault="00477DC4" w:rsidP="00477DC4">
      <w:r>
        <w:rPr>
          <w:vertAlign w:val="superscript"/>
        </w:rPr>
        <w:t>5</w:t>
      </w:r>
      <w:r>
        <w:t xml:space="preserve"> Participation, Involvement and Engagement Advisor to the NIHR Centre for Engagement and Dissemination</w:t>
      </w:r>
    </w:p>
    <w:p w14:paraId="5F55E8CC" w14:textId="77777777" w:rsidR="00477DC4" w:rsidRDefault="00477DC4" w:rsidP="00477DC4">
      <w:r>
        <w:rPr>
          <w:vertAlign w:val="superscript"/>
        </w:rPr>
        <w:t>6</w:t>
      </w:r>
      <w:r>
        <w:t xml:space="preserve"> Department of Health Sciences, University of York</w:t>
      </w:r>
    </w:p>
    <w:p w14:paraId="7DD0BA50" w14:textId="77777777" w:rsidR="00477DC4" w:rsidRDefault="00477DC4" w:rsidP="00477DC4">
      <w:r>
        <w:rPr>
          <w:vertAlign w:val="superscript"/>
        </w:rPr>
        <w:t>7</w:t>
      </w:r>
      <w:r>
        <w:t xml:space="preserve"> NIHR Mental Health Policy Research Unit, Division of Psychiatry, UCL</w:t>
      </w:r>
    </w:p>
    <w:p w14:paraId="4B8897F5" w14:textId="319CF0E4" w:rsidR="00477DC4" w:rsidRDefault="00477DC4" w:rsidP="00477DC4">
      <w:r>
        <w:rPr>
          <w:vertAlign w:val="superscript"/>
        </w:rPr>
        <w:t>8</w:t>
      </w:r>
      <w:r>
        <w:t xml:space="preserve"> </w:t>
      </w:r>
      <w:proofErr w:type="spellStart"/>
      <w:r>
        <w:t>McPin</w:t>
      </w:r>
      <w:proofErr w:type="spellEnd"/>
      <w:r>
        <w:t xml:space="preserve"> Foundation</w:t>
      </w:r>
      <w:r w:rsidR="00F9405B">
        <w:t xml:space="preserve">, </w:t>
      </w:r>
      <w:r w:rsidR="00F9405B">
        <w:rPr>
          <w:rFonts w:ascii="Arial" w:hAnsi="Arial" w:cs="Arial"/>
          <w:color w:val="202124"/>
          <w:sz w:val="21"/>
          <w:szCs w:val="21"/>
          <w:shd w:val="clear" w:color="auto" w:fill="FFFFFF"/>
        </w:rPr>
        <w:t xml:space="preserve">London </w:t>
      </w:r>
    </w:p>
    <w:p w14:paraId="523A6673" w14:textId="77777777" w:rsidR="00477DC4" w:rsidRDefault="00477DC4" w:rsidP="00477DC4">
      <w:r>
        <w:rPr>
          <w:vertAlign w:val="superscript"/>
        </w:rPr>
        <w:t>9</w:t>
      </w:r>
      <w:r>
        <w:t xml:space="preserve"> Department of Psychiatry, University of Cambridge</w:t>
      </w:r>
    </w:p>
    <w:p w14:paraId="25791874" w14:textId="77777777" w:rsidR="00477DC4" w:rsidRDefault="00477DC4" w:rsidP="00477DC4">
      <w:r>
        <w:rPr>
          <w:vertAlign w:val="superscript"/>
        </w:rPr>
        <w:t>10</w:t>
      </w:r>
      <w:r>
        <w:t xml:space="preserve"> Department of Experimental Psychology and Psychiatry, University of Oxford</w:t>
      </w:r>
    </w:p>
    <w:p w14:paraId="31ABE957" w14:textId="77777777" w:rsidR="00477DC4" w:rsidRDefault="00477DC4" w:rsidP="00477DC4"/>
    <w:p w14:paraId="2B238839" w14:textId="77777777" w:rsidR="00477DC4" w:rsidRDefault="00477DC4" w:rsidP="00477DC4">
      <w:pPr>
        <w:pStyle w:val="ListParagraph"/>
        <w:numPr>
          <w:ilvl w:val="0"/>
          <w:numId w:val="8"/>
        </w:numPr>
        <w:spacing w:line="256" w:lineRule="auto"/>
      </w:pPr>
      <w:r>
        <w:t xml:space="preserve">* Corresponding author </w:t>
      </w:r>
      <w:hyperlink r:id="rId9" w:history="1">
        <w:r>
          <w:rPr>
            <w:rStyle w:val="Hyperlink"/>
          </w:rPr>
          <w:t>til.wykes@kcl.ac.uk</w:t>
        </w:r>
      </w:hyperlink>
    </w:p>
    <w:p w14:paraId="0D2DAF7A" w14:textId="77777777" w:rsidR="00477DC4" w:rsidRDefault="00477DC4" w:rsidP="00477DC4">
      <w:pPr>
        <w:pStyle w:val="ListParagraph"/>
        <w:numPr>
          <w:ilvl w:val="0"/>
          <w:numId w:val="8"/>
        </w:numPr>
        <w:spacing w:line="256" w:lineRule="auto"/>
      </w:pPr>
      <w:r>
        <w:t>** Joint last authors</w:t>
      </w:r>
    </w:p>
    <w:p w14:paraId="2CB19AB6" w14:textId="77777777" w:rsidR="00477DC4" w:rsidRDefault="00477DC4" w:rsidP="00477DC4">
      <w:pPr>
        <w:rPr>
          <w:b/>
          <w:bCs/>
        </w:rPr>
      </w:pPr>
    </w:p>
    <w:p w14:paraId="34890538" w14:textId="77777777" w:rsidR="00477DC4" w:rsidRDefault="00477DC4" w:rsidP="00477DC4">
      <w:pPr>
        <w:rPr>
          <w:b/>
          <w:bCs/>
        </w:rPr>
      </w:pPr>
      <w:r>
        <w:rPr>
          <w:b/>
          <w:bCs/>
        </w:rPr>
        <w:t>Summary</w:t>
      </w:r>
    </w:p>
    <w:p w14:paraId="079A0BAA" w14:textId="77777777" w:rsidR="00477DC4" w:rsidRDefault="00477DC4" w:rsidP="00477DC4">
      <w:r>
        <w:t>Mental health problems bring substantial individual, community and societal costs and the need for innovation to promote good mental health and to prevent and treat mental health problems has never been greater. However we know that research findings can take up to 20 years to implement. One way to push the pace is to focus researchers and funders on shared, specific goals and targets. We describe a consultation process organised by the Department of Health and Social Care and convened by the Chief Medical Officer to consider high level goals for future research efforts and to begin to identify UK-specific targets to measure research impact. The process took account of new scientific methods and evidence, the UK context with a universal health care system (the NHS) and the embedded research support from the National Institute for Health Research Clinical Research Network, as well as the views of individual service users and service user organisations. The result of the consultation is a set of four overarching goals with the potential to be measured at intervals of three, five or ten years.</w:t>
      </w:r>
    </w:p>
    <w:p w14:paraId="3BBE35D3" w14:textId="77777777" w:rsidR="00477DC4" w:rsidRDefault="00477DC4" w:rsidP="00477DC4">
      <w:pPr>
        <w:rPr>
          <w:b/>
          <w:bCs/>
        </w:rPr>
      </w:pPr>
    </w:p>
    <w:p w14:paraId="0B23BAEB" w14:textId="77777777" w:rsidR="00477DC4" w:rsidRDefault="00477DC4" w:rsidP="00477DC4"/>
    <w:p w14:paraId="6E5B9A6F" w14:textId="77777777" w:rsidR="008113DA" w:rsidRDefault="008113DA">
      <w:pPr>
        <w:rPr>
          <w:b/>
          <w:bCs/>
          <w:sz w:val="24"/>
          <w:szCs w:val="24"/>
        </w:rPr>
      </w:pPr>
      <w:r>
        <w:rPr>
          <w:b/>
          <w:bCs/>
          <w:sz w:val="24"/>
          <w:szCs w:val="24"/>
        </w:rPr>
        <w:br w:type="page"/>
      </w:r>
    </w:p>
    <w:p w14:paraId="7351D123" w14:textId="0F9BFD93" w:rsidR="00B52549" w:rsidRPr="006D67A9" w:rsidRDefault="004739E4">
      <w:pPr>
        <w:rPr>
          <w:b/>
          <w:bCs/>
          <w:sz w:val="24"/>
          <w:szCs w:val="24"/>
        </w:rPr>
      </w:pPr>
      <w:r>
        <w:rPr>
          <w:b/>
          <w:bCs/>
          <w:sz w:val="24"/>
          <w:szCs w:val="24"/>
        </w:rPr>
        <w:lastRenderedPageBreak/>
        <w:t>Shared</w:t>
      </w:r>
      <w:r w:rsidRPr="006D67A9">
        <w:rPr>
          <w:b/>
          <w:bCs/>
          <w:sz w:val="24"/>
          <w:szCs w:val="24"/>
        </w:rPr>
        <w:t xml:space="preserve"> </w:t>
      </w:r>
      <w:r w:rsidR="00890A81" w:rsidRPr="006D67A9">
        <w:rPr>
          <w:b/>
          <w:bCs/>
          <w:sz w:val="24"/>
          <w:szCs w:val="24"/>
        </w:rPr>
        <w:t>goals for</w:t>
      </w:r>
      <w:r w:rsidR="00B52549" w:rsidRPr="006D67A9">
        <w:rPr>
          <w:b/>
          <w:bCs/>
          <w:sz w:val="24"/>
          <w:szCs w:val="24"/>
        </w:rPr>
        <w:t xml:space="preserve"> Mental Health Research</w:t>
      </w:r>
      <w:r w:rsidR="006D67A9">
        <w:rPr>
          <w:b/>
          <w:bCs/>
          <w:sz w:val="24"/>
          <w:szCs w:val="24"/>
        </w:rPr>
        <w:t>:</w:t>
      </w:r>
      <w:r w:rsidR="00B52549" w:rsidRPr="006D67A9">
        <w:rPr>
          <w:b/>
          <w:bCs/>
          <w:sz w:val="24"/>
          <w:szCs w:val="24"/>
        </w:rPr>
        <w:t xml:space="preserve"> what, why and when for the 2020s</w:t>
      </w:r>
    </w:p>
    <w:p w14:paraId="613C1CC2" w14:textId="75EBEE3E" w:rsidR="00B52549" w:rsidRPr="00B52549" w:rsidRDefault="00890A81" w:rsidP="00B52549">
      <w:pPr>
        <w:rPr>
          <w:b/>
          <w:bCs/>
        </w:rPr>
      </w:pPr>
      <w:r>
        <w:rPr>
          <w:b/>
          <w:bCs/>
        </w:rPr>
        <w:t>What is missing from an agenda for mental health research?</w:t>
      </w:r>
    </w:p>
    <w:p w14:paraId="46413640" w14:textId="41DC824F" w:rsidR="00053092" w:rsidRDefault="00B52549">
      <w:r>
        <w:t>Mental health problems are the single largest contributor to disease burden in Europe with myriad consequences for individuals, communities</w:t>
      </w:r>
      <w:r w:rsidR="009058C8">
        <w:t>,</w:t>
      </w:r>
      <w:r>
        <w:t xml:space="preserve"> and society </w:t>
      </w:r>
      <w:r w:rsidR="00FE0398">
        <w:fldChar w:fldCharType="begin">
          <w:fldData xml:space="preserve">PEVuZE5vdGU+PENpdGU+PEF1dGhvcj5XaXR0Y2hlbjwvQXV0aG9yPjxZZWFyPjIwMTE8L1llYXI+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</w:fldData>
        </w:fldChar>
      </w:r>
      <w:r w:rsidR="00D7767D">
        <w:instrText xml:space="preserve"> ADDIN EN.CITE </w:instrText>
      </w:r>
      <w:r w:rsidR="00D7767D">
        <w:fldChar w:fldCharType="begin">
          <w:fldData xml:space="preserve">PEVuZE5vdGU+PENpdGU+PEF1dGhvcj5XaXR0Y2hlbjwvQXV0aG9yPjxZZWFyPjIwMTE8L1llYXI+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</w:fldData>
        </w:fldChar>
      </w:r>
      <w:r w:rsidR="00D7767D">
        <w:instrText xml:space="preserve"> ADDIN EN.CITE.DATA </w:instrText>
      </w:r>
      <w:r w:rsidR="00D7767D">
        <w:fldChar w:fldCharType="end"/>
      </w:r>
      <w:r w:rsidR="00FE0398">
        <w:fldChar w:fldCharType="separate"/>
      </w:r>
      <w:r w:rsidR="00D7767D">
        <w:rPr>
          <w:noProof/>
        </w:rPr>
        <w:t>(Wittchen et al., 2011)</w:t>
      </w:r>
      <w:r w:rsidR="00FE0398">
        <w:fldChar w:fldCharType="end"/>
      </w:r>
      <w:r w:rsidR="00D31A72">
        <w:t xml:space="preserve">. </w:t>
      </w:r>
      <w:r w:rsidR="00F60A4B">
        <w:t>Reports of increased mental health problems in the</w:t>
      </w:r>
      <w:r w:rsidR="009058C8">
        <w:t xml:space="preserve"> pandemic put a spotlight </w:t>
      </w:r>
      <w:r w:rsidR="00F60A4B">
        <w:t xml:space="preserve">not only </w:t>
      </w:r>
      <w:r w:rsidR="009058C8">
        <w:t>on these difficultie</w:t>
      </w:r>
      <w:r w:rsidR="00E10EFD">
        <w:t xml:space="preserve">s </w:t>
      </w:r>
      <w:r w:rsidR="00E10EFD">
        <w:fldChar w:fldCharType="begin">
          <w:fldData xml:space="preserve">PEVuZE5vdGU+PENpdGU+PEF1dGhvcj5PZmZpY2UgZm9yIE5hdGlvbmFsIFN0YXRpc3RpY3M8L0F1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UGll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=
</w:fldData>
        </w:fldChar>
      </w:r>
      <w:r w:rsidR="004329DC">
        <w:instrText xml:space="preserve"> ADDIN EN.CITE </w:instrText>
      </w:r>
      <w:r w:rsidR="004329DC">
        <w:fldChar w:fldCharType="begin">
          <w:fldData xml:space="preserve">PEVuZE5vdGU+PENpdGU+PEF1dGhvcj5PZmZpY2UgZm9yIE5hdGlvbmFsIFN0YXRpc3RpY3M8L0F1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UGll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=
</w:fldData>
        </w:fldChar>
      </w:r>
      <w:r w:rsidR="004329DC">
        <w:instrText xml:space="preserve"> ADDIN EN.CITE.DATA </w:instrText>
      </w:r>
      <w:r w:rsidR="004329DC">
        <w:fldChar w:fldCharType="end"/>
      </w:r>
      <w:r w:rsidR="00E10EFD">
        <w:fldChar w:fldCharType="separate"/>
      </w:r>
      <w:r w:rsidR="004329DC">
        <w:rPr>
          <w:noProof/>
        </w:rPr>
        <w:t>(Brooks et al., 2020; Office for National Statistics, 2020; Pfefferbaum &amp; North, 2020; Pierce et al., 2020; Taquet, Luciano, Geddes, &amp; Harrison, 2020)</w:t>
      </w:r>
      <w:r w:rsidR="00E10EFD">
        <w:fldChar w:fldCharType="end"/>
      </w:r>
      <w:r w:rsidR="00F60A4B">
        <w:t xml:space="preserve"> but also on</w:t>
      </w:r>
      <w:r w:rsidR="00E10EFD">
        <w:t xml:space="preserve"> the research we need to carry out, and implications for the future organisation of mental health services </w:t>
      </w:r>
      <w:r w:rsidR="00E10EFD">
        <w:fldChar w:fldCharType="begin">
          <w:fldData xml:space="preserve">PEVuZE5vdGU+PENpdGU+PEF1dGhvcj5Ib2xtZXM8L0F1dGhvcj48WWVhcj4yMDIwPC9ZZWFyPjxS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</w:fldData>
        </w:fldChar>
      </w:r>
      <w:r w:rsidR="00D7767D">
        <w:instrText xml:space="preserve"> ADDIN EN.CITE </w:instrText>
      </w:r>
      <w:r w:rsidR="00D7767D">
        <w:fldChar w:fldCharType="begin">
          <w:fldData xml:space="preserve">PEVuZE5vdGU+PENpdGU+PEF1dGhvcj5Ib2xtZXM8L0F1dGhvcj48WWVhcj4yMDIwPC9ZZWFyPjxS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</w:fldData>
        </w:fldChar>
      </w:r>
      <w:r w:rsidR="00D7767D">
        <w:instrText xml:space="preserve"> ADDIN EN.CITE.DATA </w:instrText>
      </w:r>
      <w:r w:rsidR="00D7767D">
        <w:fldChar w:fldCharType="end"/>
      </w:r>
      <w:r w:rsidR="00E10EFD">
        <w:fldChar w:fldCharType="separate"/>
      </w:r>
      <w:r w:rsidR="00D7767D">
        <w:rPr>
          <w:noProof/>
        </w:rPr>
        <w:t>(Holmes et al., 2020; Moreno et al., 2020; O'Connor et al., 2020)</w:t>
      </w:r>
      <w:r w:rsidR="00E10EFD">
        <w:fldChar w:fldCharType="end"/>
      </w:r>
      <w:r w:rsidR="00E10EFD">
        <w:t>.  E</w:t>
      </w:r>
      <w:r w:rsidR="00530875">
        <w:t xml:space="preserve">xpert reviews </w:t>
      </w:r>
      <w:r w:rsidR="004F04C6">
        <w:t>are</w:t>
      </w:r>
      <w:r w:rsidR="00530875">
        <w:t xml:space="preserve"> </w:t>
      </w:r>
      <w:r w:rsidR="004F04C6">
        <w:t xml:space="preserve">helpful in </w:t>
      </w:r>
      <w:r w:rsidR="00E10EFD">
        <w:t>highlighting what we know and where there are gaps</w:t>
      </w:r>
      <w:r w:rsidR="004F04C6">
        <w:t>,</w:t>
      </w:r>
      <w:r w:rsidR="00530875">
        <w:t xml:space="preserve"> </w:t>
      </w:r>
      <w:r w:rsidR="004F04C6">
        <w:t>but we are missing a crucial element – where are we</w:t>
      </w:r>
      <w:r w:rsidR="00890A81">
        <w:t xml:space="preserve"> </w:t>
      </w:r>
      <w:r w:rsidR="004F04C6">
        <w:t xml:space="preserve">heading? Without clear targets and goals </w:t>
      </w:r>
      <w:r w:rsidR="00890A81">
        <w:t xml:space="preserve">for mental health </w:t>
      </w:r>
      <w:r w:rsidR="004F04C6">
        <w:t>we will be amassing information without any clear trajectory</w:t>
      </w:r>
      <w:r w:rsidR="00890A81">
        <w:t>, or worse, no clear understanding of achievements or the expected timescale</w:t>
      </w:r>
      <w:r w:rsidR="004F04C6">
        <w:t>.</w:t>
      </w:r>
    </w:p>
    <w:p w14:paraId="5D1D6D66" w14:textId="53090495" w:rsidR="00053092" w:rsidRDefault="00053092"/>
    <w:p w14:paraId="1C019B87" w14:textId="586EAA8C" w:rsidR="00890A81" w:rsidRPr="008C7D3B" w:rsidRDefault="00890A81">
      <w:pPr>
        <w:rPr>
          <w:b/>
          <w:bCs/>
        </w:rPr>
      </w:pPr>
      <w:r w:rsidRPr="008C7D3B">
        <w:rPr>
          <w:b/>
          <w:bCs/>
        </w:rPr>
        <w:t>Wh</w:t>
      </w:r>
      <w:r>
        <w:rPr>
          <w:b/>
          <w:bCs/>
        </w:rPr>
        <w:t>at sort of</w:t>
      </w:r>
      <w:r w:rsidRPr="008C7D3B">
        <w:rPr>
          <w:b/>
          <w:bCs/>
        </w:rPr>
        <w:t xml:space="preserve"> goals?</w:t>
      </w:r>
    </w:p>
    <w:p w14:paraId="20717AB5" w14:textId="58D4FC32" w:rsidR="00B52549" w:rsidRDefault="00890A81">
      <w:r>
        <w:t>Some</w:t>
      </w:r>
      <w:r w:rsidR="00B52549">
        <w:t xml:space="preserve"> people thrive despite being affected</w:t>
      </w:r>
      <w:r>
        <w:t xml:space="preserve"> by mental health difficulties</w:t>
      </w:r>
      <w:r w:rsidR="002E1480">
        <w:t>,</w:t>
      </w:r>
      <w:r w:rsidR="00B52549">
        <w:t xml:space="preserve"> but many more may have their life chances curtailed. </w:t>
      </w:r>
      <w:r w:rsidR="00D31A72">
        <w:t>For example, c</w:t>
      </w:r>
      <w:r w:rsidR="00B52549">
        <w:t xml:space="preserve">hildren and young people have diminished educational opportunities if they have poor mental health </w:t>
      </w:r>
      <w:r w:rsidR="00E02CBC">
        <w:fldChar w:fldCharType="begin">
          <w:fldData xml:space="preserve">PEVuZE5vdGU+PENpdGU+PEF1dGhvcj5UaG9tYXM8L0F1dGhvcj48WWVhcj4yMDAzPC9ZZWFyPjxS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</w:fldData>
        </w:fldChar>
      </w:r>
      <w:r w:rsidR="004329DC">
        <w:instrText xml:space="preserve"> ADDIN EN.CITE </w:instrText>
      </w:r>
      <w:r w:rsidR="004329DC">
        <w:fldChar w:fldCharType="begin">
          <w:fldData xml:space="preserve">PEVuZE5vdGU+PENpdGU+PEF1dGhvcj5UaG9tYXM8L0F1dGhvcj48WWVhcj4yMDAzPC9ZZWFyPjxS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</w:fldData>
        </w:fldChar>
      </w:r>
      <w:r w:rsidR="004329DC">
        <w:instrText xml:space="preserve"> ADDIN EN.CITE.DATA </w:instrText>
      </w:r>
      <w:r w:rsidR="004329DC">
        <w:fldChar w:fldCharType="end"/>
      </w:r>
      <w:r w:rsidR="00E02CBC">
        <w:fldChar w:fldCharType="separate"/>
      </w:r>
      <w:r w:rsidR="004329DC">
        <w:rPr>
          <w:noProof/>
        </w:rPr>
        <w:t>(Thomas &amp; Morris, 2003; Wickersham et al., 2020; Wittchen, Fuetsch, Sonntag, Muller, &amp; Liebowitz, 2000)</w:t>
      </w:r>
      <w:r w:rsidR="00E02CBC">
        <w:fldChar w:fldCharType="end"/>
      </w:r>
      <w:r w:rsidR="00B52549">
        <w:t>. We now also have evidence that childhood mental health difficulties are associated with later economic adversity, most noticeably in lower earnings</w:t>
      </w:r>
      <w:r w:rsidR="00075025">
        <w:t xml:space="preserve"> </w:t>
      </w:r>
      <w:r w:rsidR="00F17247">
        <w:fldChar w:fldCharType="begin"/>
      </w:r>
      <w:r w:rsidR="004329DC">
        <w:instrText xml:space="preserve"> ADDIN EN.CITE &lt;EndNote&gt;&lt;Cite&gt;&lt;Author&gt;Evensen&lt;/Author&gt;&lt;Year&gt;2017&lt;/Year&gt;&lt;RecNum&gt;99&lt;/RecNum&gt;&lt;DisplayText&gt;(Evensen, Lyngstad, Melkevik, Reneflot, &amp;amp; Mykletun, 2017)&lt;/DisplayText&gt;&lt;record&gt;&lt;rec-number&gt;99&lt;/rec-number&gt;&lt;foreign-keys&gt;&lt;key app="EN" db-id="dtr2wws2das0vqerzd4xrws7xff2vdf9zxda" timestamp="1605521073"&gt;99&lt;/key&gt;&lt;/foreign-keys&gt;&lt;ref-type name="Journal Article"&gt;17&lt;/ref-type&gt;&lt;contributors&gt;&lt;authors&gt;&lt;author&gt;Evensen, Miriam&lt;/author&gt;&lt;author&gt;Lyngstad, Torkild Hovde&lt;/author&gt;&lt;author&gt;Melkevik, Ole&lt;/author&gt;&lt;author&gt;Reneflot, Anne&lt;/author&gt;&lt;author&gt;Mykletun, Arnstein&lt;/author&gt;&lt;/authors&gt;&lt;/contributors&gt;&lt;titles&gt;&lt;title&gt;Adolescent mental health and earnings inequalities in adulthood: evidence from the Young-HUNT Study&lt;/title&gt;&lt;secondary-title&gt;J Epidemiol Community Health&lt;/secondary-title&gt;&lt;/titles&gt;&lt;periodical&gt;&lt;full-title&gt;J Epidemiol Community Health&lt;/full-title&gt;&lt;/periodical&gt;&lt;pages&gt;201-206&lt;/pages&gt;&lt;volume&gt;71&lt;/volume&gt;&lt;number&gt;2&lt;/number&gt;&lt;dates&gt;&lt;year&gt;2017&lt;/year&gt;&lt;/dates&gt;&lt;isbn&gt;0143-005X&lt;/isbn&gt;&lt;urls&gt;&lt;/urls&gt;&lt;/record&gt;&lt;/Cite&gt;&lt;/EndNote&gt;</w:instrText>
      </w:r>
      <w:r w:rsidR="00F17247">
        <w:fldChar w:fldCharType="separate"/>
      </w:r>
      <w:r w:rsidR="004329DC">
        <w:rPr>
          <w:noProof/>
        </w:rPr>
        <w:t>(Evensen, Lyngstad, Melkevik, Reneflot, &amp; Mykletun, 2017)</w:t>
      </w:r>
      <w:r w:rsidR="00F17247">
        <w:fldChar w:fldCharType="end"/>
      </w:r>
      <w:r w:rsidR="00B52549">
        <w:t xml:space="preserve"> Unemployment is common in those who have mental health difficulties, exacerbated by discrimination against employing individuals with mental health problems who want to work </w:t>
      </w:r>
      <w:r w:rsidR="00290159">
        <w:fldChar w:fldCharType="begin"/>
      </w:r>
      <w:r w:rsidR="00D7767D">
        <w:instrText xml:space="preserve"> ADDIN EN.CITE &lt;EndNote&gt;&lt;Cite&gt;&lt;Author&gt;Thomas&lt;/Author&gt;&lt;Year&gt;2003&lt;/Year&gt;&lt;RecNum&gt;13&lt;/RecNum&gt;&lt;DisplayText&gt;(Thomas &amp;amp; Morris, 2003)&lt;/DisplayText&gt;&lt;record&gt;&lt;rec-number&gt;13&lt;/rec-number&gt;&lt;foreign-keys&gt;&lt;key app="EN" db-id="dtr2wws2das0vqerzd4xrws7xff2vdf9zxda" timestamp="1601907600"&gt;13&lt;/key&gt;&lt;/foreign-keys&gt;&lt;ref-type name="Journal Article"&gt;17&lt;/ref-type&gt;&lt;contributors&gt;&lt;authors&gt;&lt;author&gt;Thomas, C. M.&lt;/author&gt;&lt;author&gt;Morris, S.&lt;/author&gt;&lt;/authors&gt;&lt;/contributors&gt;&lt;auth-address&gt;Organon Laboratories Ltd, Cambridge, London, UK. christine.m.thomas@talk21.com&lt;/auth-address&gt;&lt;titles&gt;&lt;title&gt;Cost of depression among adults in England in 2000&lt;/title&gt;&lt;secondary-title&gt;Br J Psychiatry&lt;/secondary-title&gt;&lt;/titles&gt;&lt;periodical&gt;&lt;full-title&gt;Br J Psychiatry&lt;/full-title&gt;&lt;/periodical&gt;&lt;pages&gt;514-9&lt;/pages&gt;&lt;volume&gt;183&lt;/volume&gt;&lt;edition&gt;2003/12/04&lt;/edition&gt;&lt;keywords&gt;&lt;keyword&gt;Absenteeism&lt;/keyword&gt;&lt;keyword&gt;Adolescent&lt;/keyword&gt;&lt;keyword&gt;Adult&lt;/keyword&gt;&lt;keyword&gt;Aged&lt;/keyword&gt;&lt;keyword&gt;Aged, 80 and over&lt;/keyword&gt;&lt;keyword&gt;Antidepressive Agents/economics/therapeutic use&lt;/keyword&gt;&lt;keyword&gt;Community Mental Health Services/economics&lt;/keyword&gt;&lt;keyword&gt;*Cost of Illness&lt;/keyword&gt;&lt;keyword&gt;Costs and Cost Analysis&lt;/keyword&gt;&lt;keyword&gt;Depressive Disorder/*economics/epidemiology/mortality&lt;/keyword&gt;&lt;keyword&gt;England/epidemiology&lt;/keyword&gt;&lt;keyword&gt;Female&lt;/keyword&gt;&lt;keyword&gt;Hospitalization&lt;/keyword&gt;&lt;keyword&gt;Humans&lt;/keyword&gt;&lt;keyword&gt;Male&lt;/keyword&gt;&lt;keyword&gt;Middle Aged&lt;/keyword&gt;&lt;keyword&gt;Morbidity&lt;/keyword&gt;&lt;keyword&gt;Prevalence&lt;/keyword&gt;&lt;keyword&gt;Referral and Consultation&lt;/keyword&gt;&lt;keyword&gt;Social Security&lt;/keyword&gt;&lt;keyword&gt;Social Work&lt;/keyword&gt;&lt;keyword&gt;State Medicine/economics&lt;/keyword&gt;&lt;/keywords&gt;&lt;dates&gt;&lt;year&gt;2003&lt;/year&gt;&lt;pub-dates&gt;&lt;date&gt;Dec&lt;/date&gt;&lt;/pub-dates&gt;&lt;/dates&gt;&lt;isbn&gt;0007-1250 (Print)&amp;#xD;0007-1250 (Linking)&lt;/isbn&gt;&lt;accession-num&gt;14645022&lt;/accession-num&gt;&lt;urls&gt;&lt;related-urls&gt;&lt;url&gt;https://www.ncbi.nlm.nih.gov/pubmed/14645022&lt;/url&gt;&lt;/related-urls&gt;&lt;/urls&gt;&lt;electronic-resource-num&gt;10.1192/bjp.183.6.514&lt;/electronic-resource-num&gt;&lt;/record&gt;&lt;/Cite&gt;&lt;/EndNote&gt;</w:instrText>
      </w:r>
      <w:r w:rsidR="00290159">
        <w:fldChar w:fldCharType="separate"/>
      </w:r>
      <w:r w:rsidR="00D7767D">
        <w:rPr>
          <w:noProof/>
        </w:rPr>
        <w:t>(Thomas &amp; Morris, 2003)</w:t>
      </w:r>
      <w:r w:rsidR="00290159">
        <w:fldChar w:fldCharType="end"/>
      </w:r>
      <w:r w:rsidR="00B52549">
        <w:t>. Social relationships can also suffer</w:t>
      </w:r>
      <w:r w:rsidR="002E1480">
        <w:t>,</w:t>
      </w:r>
      <w:r w:rsidR="00B52549">
        <w:t xml:space="preserve"> often resulting in poorer quality relationships</w:t>
      </w:r>
      <w:r w:rsidR="002E1480">
        <w:t>,</w:t>
      </w:r>
      <w:r w:rsidR="00B52549">
        <w:t xml:space="preserve"> both within families and in friendship groups</w:t>
      </w:r>
      <w:r w:rsidR="002E1480">
        <w:t>,</w:t>
      </w:r>
      <w:r w:rsidR="00B52549">
        <w:t xml:space="preserve"> which </w:t>
      </w:r>
      <w:r w:rsidR="00B922B0">
        <w:t>erodes</w:t>
      </w:r>
      <w:r w:rsidR="00B52549">
        <w:t xml:space="preserve"> social support</w:t>
      </w:r>
      <w:r w:rsidR="00B922B0">
        <w:t xml:space="preserve"> and leads to loneliness</w:t>
      </w:r>
      <w:r w:rsidR="00B52549">
        <w:t xml:space="preserve"> (e.g. </w:t>
      </w:r>
      <w:r w:rsidR="00C62890">
        <w:fldChar w:fldCharType="begin">
          <w:fldData xml:space="preserve">PEVuZE5vdGU+PENpdGU+PEF1dGhvcj5XaXR0Y2hlbjwvQXV0aG9yPjxZZWFyPjIwMDA8L1llYXI+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</w:fldData>
        </w:fldChar>
      </w:r>
      <w:r w:rsidR="00626B3C">
        <w:instrText xml:space="preserve"> ADDIN EN.CITE </w:instrText>
      </w:r>
      <w:r w:rsidR="00626B3C">
        <w:fldChar w:fldCharType="begin">
          <w:fldData xml:space="preserve">PEVuZE5vdGU+PENpdGU+PEF1dGhvcj5XaXR0Y2hlbjwvQXV0aG9yPjxZZWFyPjIwMDA8L1llYXI+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</w:fldData>
        </w:fldChar>
      </w:r>
      <w:r w:rsidR="00626B3C">
        <w:instrText xml:space="preserve"> ADDIN EN.CITE.DATA </w:instrText>
      </w:r>
      <w:r w:rsidR="00626B3C">
        <w:fldChar w:fldCharType="end"/>
      </w:r>
      <w:r w:rsidR="00C62890">
        <w:fldChar w:fldCharType="separate"/>
      </w:r>
      <w:r w:rsidR="00626B3C">
        <w:rPr>
          <w:noProof/>
        </w:rPr>
        <w:t>(Lim, Eres, &amp; Vasan, 2020; Wittchen et al., 2000)</w:t>
      </w:r>
      <w:r w:rsidR="00C62890">
        <w:fldChar w:fldCharType="end"/>
      </w:r>
      <w:r w:rsidR="00B922B0">
        <w:t xml:space="preserve">; </w:t>
      </w:r>
      <w:r w:rsidR="00B52549">
        <w:t xml:space="preserve"> When a person in the family has a mental health problem this also has an impact on the health and wellbeing of all family members. Finally, there is the economic consequence. This includes not only the costs of supportive services in health and social care</w:t>
      </w:r>
      <w:r w:rsidR="002E1480">
        <w:t>,</w:t>
      </w:r>
      <w:r w:rsidR="00B52549">
        <w:t xml:space="preserve"> but also to the economy from lost employment </w:t>
      </w:r>
      <w:r w:rsidR="003A4F9A">
        <w:t xml:space="preserve">in </w:t>
      </w:r>
      <w:r w:rsidR="00B52549">
        <w:t>the individual and supportive family members. Notably, days off sick have increased by 24% because of stress, depression and anxiety</w:t>
      </w:r>
      <w:r w:rsidR="002E1480">
        <w:t>,</w:t>
      </w:r>
      <w:r w:rsidR="00B52549">
        <w:t xml:space="preserve"> and conservative estimates of the number of days lost because of “serious mental illness</w:t>
      </w:r>
      <w:r w:rsidR="00320A44">
        <w:t>”</w:t>
      </w:r>
      <w:r w:rsidR="00B52549">
        <w:t xml:space="preserve"> has doubled from 2009 to 2013 </w:t>
      </w:r>
      <w:r w:rsidR="00E538D4">
        <w:fldChar w:fldCharType="begin"/>
      </w:r>
      <w:r w:rsidR="00D7767D">
        <w:instrText xml:space="preserve"> ADDIN EN.CITE &lt;EndNote&gt;&lt;Cite&gt;&lt;Author&gt;Department for Work and Pension&lt;/Author&gt;&lt;Year&gt;2014&lt;/Year&gt;&lt;RecNum&gt;18&lt;/RecNum&gt;&lt;DisplayText&gt;(Davies, 2014; Department for Work and Pension, 2014; Office for National Statistics, 2014)&lt;/DisplayText&gt;&lt;record&gt;&lt;rec-number&gt;18&lt;/rec-number&gt;&lt;foreign-keys&gt;&lt;key app="EN" db-id="dtr2wws2das0vqerzd4xrws7xff2vdf9zxda" timestamp="1601907826"&gt;18&lt;/key&gt;&lt;/foreign-keys&gt;&lt;ref-type name="Book"&gt;6&lt;/ref-type&gt;&lt;contributors&gt;&lt;authors&gt;&lt;author&gt;Department for Work and Pension,&lt;/author&gt;&lt;/authors&gt;&lt;/contributors&gt;&lt;titles&gt;&lt;title&gt;Employment and Support Allowance: Outcomes of Work Capability Assessments&lt;/title&gt;&lt;/titles&gt;&lt;dates&gt;&lt;year&gt;2014&lt;/year&gt;&lt;/dates&gt;&lt;pub-location&gt;Great Britain&lt;/pub-location&gt;&lt;publisher&gt;Quarterly Official Statistics Bulletin&lt;/publisher&gt;&lt;urls&gt;&lt;/urls&gt;&lt;/record&gt;&lt;/Cite&gt;&lt;Cite&gt;&lt;Author&gt;Office for National Statistics&lt;/Author&gt;&lt;Year&gt;2014&lt;/Year&gt;&lt;RecNum&gt;19&lt;/RecNum&gt;&lt;record&gt;&lt;rec-number&gt;19&lt;/rec-number&gt;&lt;foreign-keys&gt;&lt;key app="EN" db-id="dtr2wws2das0vqerzd4xrws7xff2vdf9zxda" timestamp="1601907959"&gt;19&lt;/key&gt;&lt;/foreign-keys&gt;&lt;ref-type name="Book"&gt;6&lt;/ref-type&gt;&lt;contributors&gt;&lt;authors&gt;&lt;author&gt;Office for National Statistics,&lt;/author&gt;&lt;/authors&gt;&lt;/contributors&gt;&lt;titles&gt;&lt;title&gt;Sickness Absence in the Labour Market&lt;/title&gt;&lt;/titles&gt;&lt;dates&gt;&lt;year&gt;2014&lt;/year&gt;&lt;/dates&gt;&lt;urls&gt;&lt;/urls&gt;&lt;/record&gt;&lt;/Cite&gt;&lt;Cite&gt;&lt;Author&gt;Davies&lt;/Author&gt;&lt;Year&gt;2014&lt;/Year&gt;&lt;RecNum&gt;20&lt;/RecNum&gt;&lt;record&gt;&lt;rec-number&gt;20&lt;/rec-number&gt;&lt;foreign-keys&gt;&lt;key app="EN" db-id="dtr2wws2das0vqerzd4xrws7xff2vdf9zxda" timestamp="1601908032"&gt;20&lt;/key&gt;&lt;/foreign-keys&gt;&lt;ref-type name="Book"&gt;6&lt;/ref-type&gt;&lt;contributors&gt;&lt;authors&gt;&lt;author&gt;Davies, S.C.&lt;/author&gt;&lt;/authors&gt;&lt;/contributors&gt;&lt;titles&gt;&lt;title&gt;Annual Report of the Chief Medical Officer: Public Mental Health Priorities: Investing in the Evidence&lt;/title&gt;&lt;/titles&gt;&lt;dates&gt;&lt;year&gt;2014&lt;/year&gt;&lt;/dates&gt;&lt;urls&gt;&lt;/urls&gt;&lt;/record&gt;&lt;/Cite&gt;&lt;/EndNote&gt;</w:instrText>
      </w:r>
      <w:r w:rsidR="00E538D4">
        <w:fldChar w:fldCharType="separate"/>
      </w:r>
      <w:r w:rsidR="00D7767D">
        <w:rPr>
          <w:noProof/>
        </w:rPr>
        <w:t>(Davies, 2014; Department for Work and Pension, 2014; Office for National Statistics, 2014)</w:t>
      </w:r>
      <w:r w:rsidR="00E538D4">
        <w:fldChar w:fldCharType="end"/>
      </w:r>
      <w:r w:rsidR="00B32C1B">
        <w:t xml:space="preserve"> and more recent data shows similar effects</w:t>
      </w:r>
      <w:r w:rsidR="00B922B0">
        <w:t xml:space="preserve"> </w:t>
      </w:r>
      <w:r w:rsidR="00907EFC">
        <w:fldChar w:fldCharType="begin"/>
      </w:r>
      <w:r w:rsidR="00907EFC">
        <w:instrText xml:space="preserve"> ADDIN EN.CITE &lt;EndNote&gt;&lt;Cite&gt;&lt;Author&gt;Dorrington&lt;/Author&gt;&lt;Year&gt;2020&lt;/Year&gt;&lt;RecNum&gt;107&lt;/RecNum&gt;&lt;DisplayText&gt;(Dorrington et al., 2020)&lt;/DisplayText&gt;&lt;record&gt;&lt;rec-number&gt;107&lt;/rec-number&gt;&lt;foreign-keys&gt;&lt;key app="EN" db-id="dtr2wws2das0vqerzd4xrws7xff2vdf9zxda" timestamp="1607350018"&gt;107&lt;/key&gt;&lt;/foreign-keys&gt;&lt;ref-type name="Journal Article"&gt;17&lt;/ref-type&gt;&lt;contributors&gt;&lt;authors&gt;&lt;author&gt;Dorrington, Sarah&lt;/author&gt;&lt;author&gt;Carr, Ewan&lt;/author&gt;&lt;author&gt;Stevelink, Sharon AM&lt;/author&gt;&lt;author&gt;Dregan, Alexandru&lt;/author&gt;&lt;author&gt;Whitney, David&lt;/author&gt;&lt;author&gt;Durbaba, Stevo&lt;/author&gt;&lt;author&gt;Ashworth, Mark&lt;/author&gt;&lt;author&gt;Mykletun, Arnstein&lt;/author&gt;&lt;author&gt;Broadbent, Matthew&lt;/author&gt;&lt;author&gt;Madan, Ira&lt;/author&gt;&lt;/authors&gt;&lt;/contributors&gt;&lt;titles&gt;&lt;title&gt;Demographic variation in fit note receipt and long-term conditions in south London&lt;/title&gt;&lt;secondary-title&gt;Occupational and Environmental Medicine&lt;/secondary-title&gt;&lt;/titles&gt;&lt;periodical&gt;&lt;full-title&gt;Occupational and Environmental Medicine&lt;/full-title&gt;&lt;/periodical&gt;&lt;pages&gt;418-426&lt;/pages&gt;&lt;volume&gt;77&lt;/volume&gt;&lt;number&gt;6&lt;/number&gt;&lt;dates&gt;&lt;year&gt;2020&lt;/year&gt;&lt;/dates&gt;&lt;isbn&gt;1351-0711&lt;/isbn&gt;&lt;urls&gt;&lt;/urls&gt;&lt;/record&gt;&lt;/Cite&gt;&lt;/EndNote&gt;</w:instrText>
      </w:r>
      <w:r w:rsidR="00907EFC">
        <w:fldChar w:fldCharType="separate"/>
      </w:r>
      <w:r w:rsidR="00907EFC">
        <w:rPr>
          <w:noProof/>
        </w:rPr>
        <w:t>(Dorrington et al., 2020)</w:t>
      </w:r>
      <w:r w:rsidR="00907EFC">
        <w:fldChar w:fldCharType="end"/>
      </w:r>
      <w:r w:rsidR="00B52549">
        <w:t>. These figures come from routinely collected data and are likely to be an under-estimate. Indeed, the most recent estimate of the economic burden is 4.1% of G</w:t>
      </w:r>
      <w:r w:rsidR="003A18FE">
        <w:t xml:space="preserve">ross </w:t>
      </w:r>
      <w:r w:rsidR="00B52549">
        <w:t>D</w:t>
      </w:r>
      <w:r w:rsidR="003A18FE">
        <w:t xml:space="preserve">omestic </w:t>
      </w:r>
      <w:r w:rsidR="00B52549">
        <w:t>P</w:t>
      </w:r>
      <w:r w:rsidR="003A18FE">
        <w:t>roduct</w:t>
      </w:r>
      <w:r w:rsidR="00B52549">
        <w:t xml:space="preserve"> </w:t>
      </w:r>
      <w:r w:rsidR="00DA3731">
        <w:fldChar w:fldCharType="begin"/>
      </w:r>
      <w:r w:rsidR="00D7767D">
        <w:instrText xml:space="preserve"> ADDIN EN.CITE &lt;EndNote&gt;&lt;Cite&gt;&lt;Author&gt;Organization for Economic Co-operation and Development&lt;/Author&gt;&lt;Year&gt;2018&lt;/Year&gt;&lt;RecNum&gt;21&lt;/RecNum&gt;&lt;DisplayText&gt;(Organization for Economic Co-operation and Development, 2018)&lt;/DisplayText&gt;&lt;record&gt;&lt;rec-number&gt;21&lt;/rec-number&gt;&lt;foreign-keys&gt;&lt;key app="EN" db-id="dtr2wws2das0vqerzd4xrws7xff2vdf9zxda" timestamp="1601908558"&gt;21&lt;/key&gt;&lt;/foreign-keys&gt;&lt;ref-type name="Book"&gt;6&lt;/ref-type&gt;&lt;contributors&gt;&lt;authors&gt;&lt;author&gt;Organization for Economic Co-operation and Development,&lt;/author&gt;&lt;/authors&gt;&lt;/contributors&gt;&lt;titles&gt;&lt;title&gt;Health at a glance: Europe 2018: Organization for Economic&lt;/title&gt;&lt;/titles&gt;&lt;dates&gt;&lt;year&gt;2018&lt;/year&gt;&lt;/dates&gt;&lt;urls&gt;&lt;/urls&gt;&lt;/record&gt;&lt;/Cite&gt;&lt;/EndNote&gt;</w:instrText>
      </w:r>
      <w:r w:rsidR="00DA3731">
        <w:fldChar w:fldCharType="separate"/>
      </w:r>
      <w:r w:rsidR="00D7767D">
        <w:rPr>
          <w:noProof/>
        </w:rPr>
        <w:t>(Organization for Economic Co-operation and Development, 2018)</w:t>
      </w:r>
      <w:r w:rsidR="00DA3731">
        <w:fldChar w:fldCharType="end"/>
      </w:r>
      <w:r w:rsidR="00B52549">
        <w:t xml:space="preserve">. </w:t>
      </w:r>
      <w:r w:rsidR="003A4F9A">
        <w:t>P</w:t>
      </w:r>
      <w:r w:rsidR="00BF6EF1">
        <w:t xml:space="preserve">oor outcomes that need to change therefore cover the </w:t>
      </w:r>
      <w:r w:rsidR="00963929">
        <w:t xml:space="preserve">broad </w:t>
      </w:r>
      <w:r w:rsidR="00BF6EF1">
        <w:t xml:space="preserve">areas of education, social relationships, employment, and financial effects and </w:t>
      </w:r>
      <w:r w:rsidR="00963929">
        <w:t xml:space="preserve">each of </w:t>
      </w:r>
      <w:r w:rsidR="00BF6EF1">
        <w:t>these affect social integration and limit personal goals. The pandemic will have made matters worse with the economic downturn and employment prospects looking bleak</w:t>
      </w:r>
      <w:r w:rsidR="00C740E2">
        <w:t>, a</w:t>
      </w:r>
      <w:r w:rsidR="00BF6EF1">
        <w:t xml:space="preserve"> situation known to exacerbate mental health difficulties </w:t>
      </w:r>
      <w:r w:rsidR="00854601">
        <w:fldChar w:fldCharType="begin">
          <w:fldData xml:space="preserve">PEVuZE5vdGU+PENpdGU+PEF1dGhvcj5Ob3JkdDwvQXV0aG9yPjxZZWFyPjIwMTU8L1llYXI+PFJl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</w:fldData>
        </w:fldChar>
      </w:r>
      <w:r w:rsidR="004329DC">
        <w:instrText xml:space="preserve"> ADDIN EN.CITE </w:instrText>
      </w:r>
      <w:r w:rsidR="004329DC">
        <w:fldChar w:fldCharType="begin">
          <w:fldData xml:space="preserve">PEVuZE5vdGU+PENpdGU+PEF1dGhvcj5Ob3JkdDwvQXV0aG9yPjxZZWFyPjIwMTU8L1llYXI+PFJl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</w:fldData>
        </w:fldChar>
      </w:r>
      <w:r w:rsidR="004329DC">
        <w:instrText xml:space="preserve"> ADDIN EN.CITE.DATA </w:instrText>
      </w:r>
      <w:r w:rsidR="004329DC">
        <w:fldChar w:fldCharType="end"/>
      </w:r>
      <w:r w:rsidR="00854601">
        <w:fldChar w:fldCharType="separate"/>
      </w:r>
      <w:r w:rsidR="004329DC">
        <w:rPr>
          <w:noProof/>
        </w:rPr>
        <w:t>(Nordt, Warnke, Seifritz, &amp; Kawohl, 2015; O'Connor et al., 2020; Office for National Statistics, 2020; Wykes et al., 2015)</w:t>
      </w:r>
      <w:r w:rsidR="00854601">
        <w:fldChar w:fldCharType="end"/>
      </w:r>
      <w:r w:rsidR="004C6ACE">
        <w:t>.</w:t>
      </w:r>
    </w:p>
    <w:p w14:paraId="7EB3467D" w14:textId="62FF5036" w:rsidR="00BF6EF1" w:rsidRPr="008C7D3B" w:rsidRDefault="00C82B97">
      <w:pPr>
        <w:rPr>
          <w:b/>
          <w:bCs/>
        </w:rPr>
      </w:pPr>
      <w:r>
        <w:rPr>
          <w:b/>
          <w:bCs/>
        </w:rPr>
        <w:t>Why now?</w:t>
      </w:r>
    </w:p>
    <w:p w14:paraId="7938F251" w14:textId="355359F6" w:rsidR="00C82B97" w:rsidRDefault="00B52549">
      <w:r w:rsidRPr="00D51F89">
        <w:t>It is well-known that at least 1 in 6 adults in the UK are likely to experience mental health difficulties</w:t>
      </w:r>
      <w:r w:rsidR="00C46CA5" w:rsidRPr="00D51F89">
        <w:t xml:space="preserve"> in any given week</w:t>
      </w:r>
      <w:r w:rsidRPr="00D51F89">
        <w:t xml:space="preserve"> </w:t>
      </w:r>
      <w:r w:rsidR="00803D0C" w:rsidRPr="00D51F89">
        <w:fldChar w:fldCharType="begin"/>
      </w:r>
      <w:r w:rsidR="004329DC">
        <w:instrText xml:space="preserve"> ADDIN EN.CITE &lt;EndNote&gt;&lt;Cite&gt;&lt;Author&gt;McManus&lt;/Author&gt;&lt;Year&gt;2009&lt;/Year&gt;&lt;RecNum&gt;29&lt;/RecNum&gt;&lt;DisplayText&gt;(McManus, Bebbington, Jenkins, &amp;amp; Brugha, 2016; McManus, Meltzer, Brugha, Bebbington, &amp;amp; Jenkins, 2009)&lt;/DisplayText&gt;&lt;record&gt;&lt;rec-number&gt;29&lt;/rec-number&gt;&lt;foreign-keys&gt;&lt;key app="EN" db-id="dtr2wws2das0vqerzd4xrws7xff2vdf9zxda" timestamp="1601908733"&gt;29&lt;/key&gt;&lt;/foreign-keys&gt;&lt;ref-type name="Book"&gt;6&lt;/ref-type&gt;&lt;contributors&gt;&lt;authors&gt;&lt;author&gt;McManus, Sally&lt;/author&gt;&lt;author&gt;Meltzer, Howard&lt;/author&gt;&lt;author&gt;Brugha, Traolach&lt;/author&gt;&lt;author&gt;Bebbington, PE&lt;/author&gt;&lt;author&gt;Jenkins, Rachel&lt;/author&gt;&lt;/authors&gt;&lt;/contributors&gt;&lt;titles&gt;&lt;title&gt;Adult psychiatric morbidity in England: results of a household survey&lt;/title&gt;&lt;/titles&gt;&lt;dates&gt;&lt;year&gt;2009&lt;/year&gt;&lt;/dates&gt;&lt;publisher&gt;Health and Social Care Information Centre&lt;/publisher&gt;&lt;isbn&gt;190459994X&lt;/isbn&gt;&lt;urls&gt;&lt;/urls&gt;&lt;/record&gt;&lt;/Cite&gt;&lt;Cite&gt;&lt;Author&gt;McManus&lt;/Author&gt;&lt;Year&gt;2016&lt;/Year&gt;&lt;RecNum&gt;30&lt;/RecNum&gt;&lt;record&gt;&lt;rec-number&gt;30&lt;/rec-number&gt;&lt;foreign-keys&gt;&lt;key app="EN" db-id="dtr2wws2das0vqerzd4xrws7xff2vdf9zxda" timestamp="1601908814"&gt;30&lt;/key&gt;&lt;/foreign-keys&gt;&lt;ref-type name="Book"&gt;6&lt;/ref-type&gt;&lt;contributors&gt;&lt;authors&gt;&lt;author&gt;McManus, Sally&lt;/author&gt;&lt;author&gt;Bebbington, PE&lt;/author&gt;&lt;author&gt;Jenkins, Rachel&lt;/author&gt;&lt;author&gt;Brugha, Terry&lt;/author&gt;&lt;/authors&gt;&lt;/contributors&gt;&lt;titles&gt;&lt;title&gt;Mental Health and Wellbeing in England: the Adult Psychiatric Morbidity Survey 2014&lt;/title&gt;&lt;/titles&gt;&lt;dates&gt;&lt;year&gt;2016&lt;/year&gt;&lt;/dates&gt;&lt;publisher&gt;NHS digital&lt;/publisher&gt;&lt;isbn&gt;1783868252&lt;/isbn&gt;&lt;urls&gt;&lt;/urls&gt;&lt;/record&gt;&lt;/Cite&gt;&lt;/EndNote&gt;</w:instrText>
      </w:r>
      <w:r w:rsidR="00803D0C" w:rsidRPr="00D51F89">
        <w:fldChar w:fldCharType="separate"/>
      </w:r>
      <w:r w:rsidR="004329DC">
        <w:rPr>
          <w:noProof/>
        </w:rPr>
        <w:t>(McManus, Bebbington, Jenkins, &amp; Brugha, 2016; McManus, Meltzer, Brugha, Bebbington, &amp; Jenkins, 2009)</w:t>
      </w:r>
      <w:r w:rsidR="00803D0C" w:rsidRPr="00D51F89">
        <w:fldChar w:fldCharType="end"/>
      </w:r>
      <w:r w:rsidR="002E1480" w:rsidRPr="00D51F89">
        <w:t xml:space="preserve">. </w:t>
      </w:r>
      <w:r w:rsidR="00BF57A4" w:rsidRPr="00D51F89">
        <w:t>The</w:t>
      </w:r>
      <w:r w:rsidRPr="00D51F89">
        <w:t xml:space="preserve"> </w:t>
      </w:r>
      <w:r w:rsidR="003A18FE" w:rsidRPr="00D51F89">
        <w:t xml:space="preserve">UK </w:t>
      </w:r>
      <w:r w:rsidRPr="00D51F89">
        <w:t>N</w:t>
      </w:r>
      <w:r w:rsidR="003A18FE" w:rsidRPr="00D51F89">
        <w:t>ational Health Services (N</w:t>
      </w:r>
      <w:r w:rsidRPr="00D51F89">
        <w:t>HS</w:t>
      </w:r>
      <w:r w:rsidR="003A18FE" w:rsidRPr="00D51F89">
        <w:t>)</w:t>
      </w:r>
      <w:r w:rsidRPr="00D51F89">
        <w:t xml:space="preserve"> </w:t>
      </w:r>
      <w:r w:rsidR="00BF57A4" w:rsidRPr="00D51F89">
        <w:t xml:space="preserve">also survey children and </w:t>
      </w:r>
      <w:r w:rsidR="00BF57A4" w:rsidRPr="00D51F89">
        <w:lastRenderedPageBreak/>
        <w:t>adolescents</w:t>
      </w:r>
      <w:r w:rsidR="00320A44">
        <w:t>;</w:t>
      </w:r>
      <w:r w:rsidR="00BF57A4" w:rsidRPr="00D51F89">
        <w:t xml:space="preserve"> in 2017 </w:t>
      </w:r>
      <w:r w:rsidRPr="00D51F89">
        <w:t xml:space="preserve"> 1 in </w:t>
      </w:r>
      <w:r w:rsidR="00BF57A4" w:rsidRPr="00D51F89">
        <w:t>9</w:t>
      </w:r>
      <w:r w:rsidRPr="00D51F89">
        <w:t>, 5-1</w:t>
      </w:r>
      <w:r w:rsidR="00BF57A4" w:rsidRPr="00D51F89">
        <w:t>6</w:t>
      </w:r>
      <w:r w:rsidRPr="00D51F89">
        <w:t xml:space="preserve"> year olds ha</w:t>
      </w:r>
      <w:r w:rsidR="00BF57A4" w:rsidRPr="00D51F89">
        <w:t>d</w:t>
      </w:r>
      <w:r w:rsidRPr="00D51F89">
        <w:t xml:space="preserve"> a </w:t>
      </w:r>
      <w:r w:rsidR="003A4F9A" w:rsidRPr="00D51F89">
        <w:t>probable</w:t>
      </w:r>
      <w:r w:rsidRPr="00D51F89">
        <w:t xml:space="preserve"> mental health problem</w:t>
      </w:r>
      <w:r w:rsidR="00BF57A4" w:rsidRPr="00D51F89">
        <w:t>,</w:t>
      </w:r>
      <w:r w:rsidR="00C46CA5" w:rsidRPr="00D51F89">
        <w:t xml:space="preserve"> </w:t>
      </w:r>
      <w:r w:rsidR="00320A44">
        <w:t>and</w:t>
      </w:r>
      <w:r w:rsidR="00BF57A4" w:rsidRPr="00D51F89">
        <w:t xml:space="preserve"> this had risen to 1 in 6</w:t>
      </w:r>
      <w:r w:rsidRPr="00D51F89">
        <w:t xml:space="preserve"> </w:t>
      </w:r>
      <w:r w:rsidR="00320A44">
        <w:t xml:space="preserve">in 2020 </w:t>
      </w:r>
      <w:r w:rsidR="00EF4D51" w:rsidRPr="00D51F89">
        <w:fldChar w:fldCharType="begin"/>
      </w:r>
      <w:r w:rsidR="00D7767D">
        <w:instrText xml:space="preserve"> ADDIN EN.CITE &lt;EndNote&gt;&lt;Cite&gt;&lt;Author&gt;NHS Digital&lt;/Author&gt;&lt;Year&gt;2018&lt;/Year&gt;&lt;RecNum&gt;31&lt;/RecNum&gt;&lt;DisplayText&gt;(NHS Digital, 2018, 2020)&lt;/DisplayText&gt;&lt;record&gt;&lt;rec-number&gt;31&lt;/rec-number&gt;&lt;foreign-keys&gt;&lt;key app="EN" db-id="dtr2wws2das0vqerzd4xrws7xff2vdf9zxda" timestamp="1601909082"&gt;31&lt;/key&gt;&lt;/foreign-keys&gt;&lt;ref-type name="Book"&gt;6&lt;/ref-type&gt;&lt;contributors&gt;&lt;authors&gt;&lt;author&gt;NHS Digital,&lt;/author&gt;&lt;/authors&gt;&lt;/contributors&gt;&lt;titles&gt;&lt;title&gt;Mental Health of Children and Young People in England, 2017&lt;/title&gt;&lt;/titles&gt;&lt;dates&gt;&lt;year&gt;2018&lt;/year&gt;&lt;/dates&gt;&lt;publisher&gt;https://digitalnhsuk/data-and-information/publications/statistical/mental-health-of-children-and-youngpeople-in-england/2017/2017&lt;/publisher&gt;&lt;urls&gt;&lt;/urls&gt;&lt;/record&gt;&lt;/Cite&gt;&lt;Cite&gt;&lt;Author&gt;NHS Digital&lt;/Author&gt;&lt;Year&gt;2020&lt;/Year&gt;&lt;RecNum&gt;100&lt;/RecNum&gt;&lt;record&gt;&lt;rec-number&gt;100&lt;/rec-number&gt;&lt;foreign-keys&gt;&lt;key app="EN" db-id="dtr2wws2das0vqerzd4xrws7xff2vdf9zxda" timestamp="1605521569"&gt;100&lt;/key&gt;&lt;/foreign-keys&gt;&lt;ref-type name="Book"&gt;6&lt;/ref-type&gt;&lt;contributors&gt;&lt;authors&gt;&lt;author&gt;NHS Digital,&lt;/author&gt;&lt;/authors&gt;&lt;/contributors&gt;&lt;titles&gt;&lt;title&gt;Mental Health of Children and Young People in England, 2020: Wave 1 follow up to the 2017 survey October 2020&lt;/title&gt;&lt;/titles&gt;&lt;dates&gt;&lt;year&gt;2020&lt;/year&gt;&lt;/dates&gt;&lt;publisher&gt;https://digital.nhs.uk/data-and-information/publications/statistical/mental-health-of-children-and-young-people-in-england/2020-wave-1-follow-up &lt;/publisher&gt;&lt;urls&gt;&lt;/urls&gt;&lt;/record&gt;&lt;/Cite&gt;&lt;/EndNote&gt;</w:instrText>
      </w:r>
      <w:r w:rsidR="00EF4D51" w:rsidRPr="00D51F89">
        <w:fldChar w:fldCharType="separate"/>
      </w:r>
      <w:r w:rsidR="00D7767D">
        <w:rPr>
          <w:noProof/>
        </w:rPr>
        <w:t>(NHS Digital, 2018, 2020)</w:t>
      </w:r>
      <w:r w:rsidR="00EF4D51" w:rsidRPr="00D51F89">
        <w:fldChar w:fldCharType="end"/>
      </w:r>
      <w:r w:rsidRPr="00D51F89">
        <w:t xml:space="preserve">. </w:t>
      </w:r>
      <w:r w:rsidR="00BF57A4" w:rsidRPr="00D51F89">
        <w:t>But even before the extra strains of quarantine and school disruption there was a</w:t>
      </w:r>
      <w:r w:rsidRPr="00D51F89">
        <w:t xml:space="preserve"> particular worry </w:t>
      </w:r>
      <w:r w:rsidR="00BF57A4" w:rsidRPr="00D51F89">
        <w:t>that</w:t>
      </w:r>
      <w:r w:rsidR="004E1EB0" w:rsidRPr="00D51F89">
        <w:t xml:space="preserve"> </w:t>
      </w:r>
      <w:r w:rsidRPr="00D51F89">
        <w:t xml:space="preserve">the number of young people developing problems with anxiety and low mood </w:t>
      </w:r>
      <w:r w:rsidR="00BF57A4" w:rsidRPr="00D51F89">
        <w:t>was</w:t>
      </w:r>
      <w:r w:rsidRPr="00D51F89">
        <w:t xml:space="preserve"> on the rise (from around 4% in 1999 and 2004 to almost 6% in 2017, among 5-15 year olds) and the reported </w:t>
      </w:r>
      <w:r w:rsidR="00C71768" w:rsidRPr="00D51F89">
        <w:t xml:space="preserve">point </w:t>
      </w:r>
      <w:r w:rsidRPr="00D51F89">
        <w:t xml:space="preserve">prevalence of mental health problems among 17-19 year olds </w:t>
      </w:r>
      <w:r w:rsidR="00BF57A4" w:rsidRPr="00D51F89">
        <w:t xml:space="preserve">was </w:t>
      </w:r>
      <w:r w:rsidRPr="00D51F89">
        <w:t>high (16.9%), particularly in young women</w:t>
      </w:r>
      <w:r w:rsidR="00BF57A4" w:rsidRPr="00D51F89">
        <w:t xml:space="preserve"> and was even higher in the 2020 data</w:t>
      </w:r>
      <w:r w:rsidRPr="00D51F89">
        <w:t>. In addition to the substantial challenges experienced by young people and their families, a further reason</w:t>
      </w:r>
      <w:r>
        <w:t xml:space="preserve"> why these numbers are worrying is that </w:t>
      </w:r>
      <w:r w:rsidR="002E1480">
        <w:t>the evidence suggests that</w:t>
      </w:r>
      <w:r>
        <w:t xml:space="preserve"> half the lifetime cases of mental health problems in adulthood started before age 14 and three quarters before age 24 </w:t>
      </w:r>
      <w:r w:rsidR="003F6425">
        <w:fldChar w:fldCharType="begin">
          <w:fldData xml:space="preserve">PEVuZE5vdGU+PENpdGU+PEF1dGhvcj5LZXNzbGVyPC9BdXRob3I+PFllYXI+MjAwNTwvWWVhcj48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</w:fldData>
        </w:fldChar>
      </w:r>
      <w:r w:rsidR="00D7767D">
        <w:instrText xml:space="preserve"> ADDIN EN.CITE </w:instrText>
      </w:r>
      <w:r w:rsidR="00D7767D">
        <w:fldChar w:fldCharType="begin">
          <w:fldData xml:space="preserve">PEVuZE5vdGU+PENpdGU+PEF1dGhvcj5LZXNzbGVyPC9BdXRob3I+PFllYXI+MjAwNTwvWWVhcj48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</w:fldData>
        </w:fldChar>
      </w:r>
      <w:r w:rsidR="00D7767D">
        <w:instrText xml:space="preserve"> ADDIN EN.CITE.DATA </w:instrText>
      </w:r>
      <w:r w:rsidR="00D7767D">
        <w:fldChar w:fldCharType="end"/>
      </w:r>
      <w:r w:rsidR="003F6425">
        <w:fldChar w:fldCharType="separate"/>
      </w:r>
      <w:r w:rsidR="00D7767D">
        <w:rPr>
          <w:noProof/>
        </w:rPr>
        <w:t>(Kessler et al., 2005)</w:t>
      </w:r>
      <w:r w:rsidR="003F6425">
        <w:fldChar w:fldCharType="end"/>
      </w:r>
      <w:r>
        <w:t xml:space="preserve">. </w:t>
      </w:r>
    </w:p>
    <w:p w14:paraId="49F2B4E3" w14:textId="77777777" w:rsidR="00963929" w:rsidRDefault="00963929">
      <w:r>
        <w:t>The increasing numbers of children and young people with mental health problems means we are likely to have increasing numbers of adults affected in the future. So, in addition to improving well-funded prevention and intervention for mental health problems in children and young people, we must plan for an increase in the treatments, supports and services we will need to offer to adults. The increased demand is likely to come relatively quickly for both sets of services.</w:t>
      </w:r>
    </w:p>
    <w:p w14:paraId="115042D6" w14:textId="7007096E" w:rsidR="00C82B97" w:rsidRDefault="00C82B97">
      <w:r>
        <w:t xml:space="preserve">The pandemic has and will produce a double whammy – the effects of lockdown and the effects of </w:t>
      </w:r>
      <w:r w:rsidR="0067155F">
        <w:t>economic slowdown</w:t>
      </w:r>
      <w:r w:rsidR="00B922B0">
        <w:t xml:space="preserve"> that exacerbate existing socio-economic inequalities</w:t>
      </w:r>
      <w:r>
        <w:t xml:space="preserve">. </w:t>
      </w:r>
      <w:r w:rsidR="00BF6EF1">
        <w:t xml:space="preserve">During the </w:t>
      </w:r>
      <w:r w:rsidR="0067155F">
        <w:t xml:space="preserve">first phase of the </w:t>
      </w:r>
      <w:r w:rsidR="00BF6EF1">
        <w:t xml:space="preserve">pandemic increasing difficulties </w:t>
      </w:r>
      <w:r>
        <w:t>were</w:t>
      </w:r>
      <w:r w:rsidR="00BF6EF1">
        <w:t xml:space="preserve"> noted in young</w:t>
      </w:r>
      <w:r>
        <w:t>er</w:t>
      </w:r>
      <w:r w:rsidR="00BF6EF1">
        <w:t xml:space="preserve"> people</w:t>
      </w:r>
      <w:r>
        <w:t xml:space="preserve"> who are more likely to be in education or employment. For instance,</w:t>
      </w:r>
      <w:r w:rsidR="00BF6EF1">
        <w:t xml:space="preserve"> the UK Office for National Statistics </w:t>
      </w:r>
      <w:r>
        <w:t xml:space="preserve">surveyed people in July 2019 and the same group during the pandemic (June 2020) and </w:t>
      </w:r>
      <w:r w:rsidR="00BF6EF1">
        <w:t>report</w:t>
      </w:r>
      <w:r>
        <w:t>ed a doubling of the numbers to 1 in 5 reporting symptoms of depression. Younger adults (16-39 years) were more likely to report depressive symptoms with about one third now reporting moderate to severe levels.</w:t>
      </w:r>
    </w:p>
    <w:p w14:paraId="2776DAA3" w14:textId="58386B73" w:rsidR="001F3020" w:rsidRDefault="0009032E">
      <w:r w:rsidRPr="00296854">
        <w:t xml:space="preserve">Even with </w:t>
      </w:r>
      <w:r>
        <w:t>current</w:t>
      </w:r>
      <w:r w:rsidRPr="00296854">
        <w:t xml:space="preserve"> levels of mental health problems</w:t>
      </w:r>
      <w:r>
        <w:t>,</w:t>
      </w:r>
      <w:r w:rsidRPr="00296854">
        <w:t xml:space="preserve"> we still have a treatment gap and long waiting lists</w:t>
      </w:r>
      <w:r>
        <w:t xml:space="preserve"> </w:t>
      </w:r>
      <w:r>
        <w:fldChar w:fldCharType="begin">
          <w:fldData xml:space="preserve">PEVuZE5vdGU+PENpdGU+PEF1dGhvcj5BbG9uc288L0F1dGhvcj48WWVhcj4yMDE4PC9ZZWFyPjxS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</w:fldData>
        </w:fldChar>
      </w:r>
      <w:r>
        <w:instrText xml:space="preserve"> ADDIN EN.CITE </w:instrText>
      </w:r>
      <w:r>
        <w:fldChar w:fldCharType="begin">
          <w:fldData xml:space="preserve">PEVuZE5vdGU+PENpdGU+PEF1dGhvcj5BbG9uc288L0F1dGhvcj48WWVhcj4yMDE4PC9ZZWFyPjxS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</w:fldData>
        </w:fldChar>
      </w:r>
      <w:r>
        <w:instrText xml:space="preserve"> ADDIN EN.CITE.DATA </w:instrText>
      </w:r>
      <w:r>
        <w:fldChar w:fldCharType="end"/>
      </w:r>
      <w:r>
        <w:fldChar w:fldCharType="separate"/>
      </w:r>
      <w:r>
        <w:rPr>
          <w:noProof/>
        </w:rPr>
        <w:t>(Alonso et al., 2018; Lawrence et al., 2015; Mandalia et al., 2017; Merikangas et al., 2011; Thornicroft et al., 2017)</w:t>
      </w:r>
      <w:r>
        <w:fldChar w:fldCharType="end"/>
      </w:r>
      <w:r w:rsidRPr="00296854">
        <w:t xml:space="preserve">, so are ill prepared to provide for the </w:t>
      </w:r>
      <w:r>
        <w:t xml:space="preserve">predicted </w:t>
      </w:r>
      <w:r w:rsidRPr="00296854">
        <w:t>even higher levels</w:t>
      </w:r>
      <w:r>
        <w:t>, including those following the SARS-Cov-2 pandemic</w:t>
      </w:r>
      <w:r w:rsidRPr="00296854">
        <w:t xml:space="preserve">. </w:t>
      </w:r>
      <w:r>
        <w:t>We need effective and cost-effective prevention</w:t>
      </w:r>
      <w:r w:rsidR="00B874EF">
        <w:t xml:space="preserve">, </w:t>
      </w:r>
      <w:r>
        <w:t xml:space="preserve">treatment </w:t>
      </w:r>
      <w:r w:rsidR="00B874EF">
        <w:t xml:space="preserve">and support </w:t>
      </w:r>
      <w:r>
        <w:t xml:space="preserve">as well as tackling these challenges at multiple levels (systems, community and </w:t>
      </w:r>
      <w:r w:rsidRPr="00296854">
        <w:t xml:space="preserve">individual). </w:t>
      </w:r>
      <w:r w:rsidR="00B52549" w:rsidRPr="00296854">
        <w:t xml:space="preserve">We already know a lot about mental health promotion, prevention, treatment </w:t>
      </w:r>
      <w:r w:rsidR="00B52549">
        <w:t>and support</w:t>
      </w:r>
      <w:r w:rsidR="00E62C87">
        <w:t>,</w:t>
      </w:r>
      <w:r w:rsidR="00B52549">
        <w:t xml:space="preserve"> </w:t>
      </w:r>
      <w:r w:rsidR="009704E1">
        <w:t>but this knowledge is</w:t>
      </w:r>
      <w:r w:rsidR="00B52549">
        <w:t xml:space="preserve"> yet to be implemented, </w:t>
      </w:r>
      <w:r w:rsidR="00E62C87">
        <w:t xml:space="preserve">and </w:t>
      </w:r>
      <w:r w:rsidR="00B52549">
        <w:t>even if we know what might work, we often don’t know the best way to provide it at scale or for marginalised groups. The demographic picture in the UK is also changing, with the population projected to surpass 70.1 million by mid-2029 and reach 72.9 million by mid-2041</w:t>
      </w:r>
      <w:r w:rsidR="003C6B44">
        <w:t xml:space="preserve"> </w:t>
      </w:r>
      <w:r w:rsidR="000B007F">
        <w:fldChar w:fldCharType="begin"/>
      </w:r>
      <w:r w:rsidR="00D7767D">
        <w:instrText xml:space="preserve"> ADDIN EN.CITE &lt;EndNote&gt;&lt;Cite&gt;&lt;Author&gt;Office for National Statistics&lt;/Author&gt;&lt;Year&gt;2019&lt;/Year&gt;&lt;RecNum&gt;58&lt;/RecNum&gt;&lt;DisplayText&gt;(Office for National Statistics, 2019)&lt;/DisplayText&gt;&lt;record&gt;&lt;rec-number&gt;58&lt;/rec-number&gt;&lt;foreign-keys&gt;&lt;key app="EN" db-id="dtr2wws2das0vqerzd4xrws7xff2vdf9zxda" timestamp="1601913511"&gt;58&lt;/key&gt;&lt;/foreign-keys&gt;&lt;ref-type name="Book"&gt;6&lt;/ref-type&gt;&lt;contributors&gt;&lt;authors&gt;&lt;author&gt;Office for National Statistics,&lt;/author&gt;&lt;/authors&gt;&lt;/contributors&gt;&lt;titles&gt;&lt;title&gt;An overview of the UK population: how it has changed, why it has changed and how it is projected to change in the future&lt;/title&gt;&lt;/titles&gt;&lt;dates&gt;&lt;year&gt;2019&lt;/year&gt;&lt;/dates&gt;&lt;publisher&gt;https://backup.ons.gov.uk/wp-content/uploads/sites/3/2019/08/Overview-of-the-UK-population-August-2019.pdf&lt;/publisher&gt;&lt;urls&gt;&lt;/urls&gt;&lt;/record&gt;&lt;/Cite&gt;&lt;/EndNote&gt;</w:instrText>
      </w:r>
      <w:r w:rsidR="000B007F">
        <w:fldChar w:fldCharType="separate"/>
      </w:r>
      <w:r w:rsidR="00D7767D">
        <w:rPr>
          <w:noProof/>
        </w:rPr>
        <w:t>(Office for National Statistics, 2019)</w:t>
      </w:r>
      <w:r w:rsidR="000B007F">
        <w:fldChar w:fldCharType="end"/>
      </w:r>
      <w:r w:rsidR="00B52549">
        <w:t>. There are also geographic trends with the four fastest growing boroughs being in London and the smallest growth being seen in coastal areas th</w:t>
      </w:r>
      <w:r w:rsidR="004470F7">
        <w:t>at have an increasing</w:t>
      </w:r>
      <w:r w:rsidR="00B52549">
        <w:t xml:space="preserve"> proportion of older people. Together with the projected increases in those living alone, these geographic and population growth differences will produce different types of strain on health and social care supports for the increasing numbers of individuals with mental health difficulties.</w:t>
      </w:r>
    </w:p>
    <w:p w14:paraId="1CD42CA5" w14:textId="7C584439" w:rsidR="009704E1" w:rsidRDefault="00B52549">
      <w:r>
        <w:t>The prevalence of mental health problems and the recognition of the wide</w:t>
      </w:r>
      <w:r w:rsidR="00C26162">
        <w:t>-</w:t>
      </w:r>
      <w:r>
        <w:t xml:space="preserve">ranging effects of mental health difficulties make the need for specific investment in mental health research vital </w:t>
      </w:r>
      <w:r w:rsidR="009704E1">
        <w:t>so we can</w:t>
      </w:r>
      <w:r>
        <w:t xml:space="preserve"> offer new solutions that keep pace with rapid changes in society. We need to understand the contributors to the increased numbers experiencing poor mental health and guide an investment strategy for tractable problems informed by the priorities of service users, their families and the services that support them. Any investment strategy needs to consider the spectrum of intervention</w:t>
      </w:r>
      <w:r w:rsidR="00C71768">
        <w:t>s</w:t>
      </w:r>
      <w:r>
        <w:t xml:space="preserve"> from mental health promotion to support for long term conditions, so should include public health, social care, primary care, employment and educational services, housing, criminal </w:t>
      </w:r>
      <w:r>
        <w:lastRenderedPageBreak/>
        <w:t xml:space="preserve">justice, and community development </w:t>
      </w:r>
      <w:r w:rsidR="00B922B0">
        <w:t xml:space="preserve">and voluntary </w:t>
      </w:r>
      <w:r>
        <w:t>sectors</w:t>
      </w:r>
      <w:r w:rsidR="00C71768">
        <w:t>,</w:t>
      </w:r>
      <w:r>
        <w:t xml:space="preserve"> in addition to traditional mental health services. </w:t>
      </w:r>
    </w:p>
    <w:p w14:paraId="2E9A8003" w14:textId="77777777" w:rsidR="00B52549" w:rsidRPr="00B52549" w:rsidRDefault="00B52549">
      <w:pPr>
        <w:rPr>
          <w:b/>
          <w:bCs/>
        </w:rPr>
      </w:pPr>
      <w:r w:rsidRPr="00B52549">
        <w:rPr>
          <w:b/>
          <w:bCs/>
        </w:rPr>
        <w:t xml:space="preserve">Building on mental health research priority exercises </w:t>
      </w:r>
    </w:p>
    <w:p w14:paraId="5C4061C0" w14:textId="02E38E21" w:rsidR="00466B15" w:rsidRDefault="00911D3D" w:rsidP="00362609">
      <w:pPr>
        <w:tabs>
          <w:tab w:val="left" w:pos="8305"/>
        </w:tabs>
      </w:pPr>
      <w:r>
        <w:t xml:space="preserve">Several roadmaps for research </w:t>
      </w:r>
      <w:r w:rsidR="00274D33">
        <w:t>laid the foundations for</w:t>
      </w:r>
      <w:r>
        <w:t xml:space="preserve"> this project and the pandemic has increased their number and added to the refinement. </w:t>
      </w:r>
      <w:r w:rsidR="00B52549">
        <w:t xml:space="preserve">The </w:t>
      </w:r>
      <w:r>
        <w:t xml:space="preserve">first, the </w:t>
      </w:r>
      <w:r w:rsidR="00B52549">
        <w:t>Roadmap for Mental Health Research in Europe</w:t>
      </w:r>
      <w:r w:rsidR="003A18FE">
        <w:t xml:space="preserve"> (ROAMER)</w:t>
      </w:r>
      <w:r w:rsidR="00E56D16">
        <w:t xml:space="preserve"> </w:t>
      </w:r>
      <w:r w:rsidR="00E56D16">
        <w:fldChar w:fldCharType="begin"/>
      </w:r>
      <w:r w:rsidR="00D7767D">
        <w:instrText xml:space="preserve"> ADDIN EN.CITE &lt;EndNote&gt;&lt;Cite&gt;&lt;Author&gt;Wykes&lt;/Author&gt;&lt;Year&gt;2015&lt;/Year&gt;&lt;RecNum&gt;56&lt;/RecNum&gt;&lt;DisplayText&gt;(Wykes et al., 2015)&lt;/DisplayText&gt;&lt;record&gt;&lt;rec-number&gt;56&lt;/rec-number&gt;&lt;foreign-keys&gt;&lt;key app="EN" db-id="dtr2wws2das0vqerzd4xrws7xff2vdf9zxda" timestamp="1601912549"&gt;56&lt;/key&gt;&lt;/foreign-keys&gt;&lt;ref-type name="Journal Article"&gt;17&lt;/ref-type&gt;&lt;contributors&gt;&lt;authors&gt;&lt;author&gt;Wykes, Til&lt;/author&gt;&lt;author&gt;Haro, Josep Maria&lt;/author&gt;&lt;author&gt;Belli, Stefano R&lt;/author&gt;&lt;author&gt;Obradors-Tarragó, Carla&lt;/author&gt;&lt;author&gt;Arango, Celso&lt;/author&gt;&lt;author&gt;Ayuso-Mateos, José Luis&lt;/author&gt;&lt;author&gt;Bitter, István&lt;/author&gt;&lt;author&gt;Brunn, Matthias&lt;/author&gt;&lt;author&gt;Chevreul, Karine&lt;/author&gt;&lt;author&gt;Demotes-Mainard, Jacques&lt;/author&gt;&lt;/authors&gt;&lt;/contributors&gt;&lt;titles&gt;&lt;title&gt;Mental health research priorities for Europe&lt;/title&gt;&lt;secondary-title&gt;The Lancet Psychiatry&lt;/secondary-title&gt;&lt;/titles&gt;&lt;periodical&gt;&lt;full-title&gt;The Lancet Psychiatry&lt;/full-title&gt;&lt;/periodical&gt;&lt;pages&gt;1036-1042&lt;/pages&gt;&lt;volume&gt;2&lt;/volume&gt;&lt;number&gt;11&lt;/number&gt;&lt;dates&gt;&lt;year&gt;2015&lt;/year&gt;&lt;/dates&gt;&lt;isbn&gt;2215-0366&lt;/isbn&gt;&lt;urls&gt;&lt;/urls&gt;&lt;/record&gt;&lt;/Cite&gt;&lt;/EndNote&gt;</w:instrText>
      </w:r>
      <w:r w:rsidR="00E56D16">
        <w:fldChar w:fldCharType="separate"/>
      </w:r>
      <w:r w:rsidR="00D7767D">
        <w:rPr>
          <w:noProof/>
        </w:rPr>
        <w:t>(Wykes et al., 2015)</w:t>
      </w:r>
      <w:r w:rsidR="00E56D16">
        <w:fldChar w:fldCharType="end"/>
      </w:r>
      <w:r w:rsidR="00E56D16">
        <w:t xml:space="preserve"> i</w:t>
      </w:r>
      <w:r w:rsidR="00B52549">
        <w:t xml:space="preserve">nvolved large-scale literature searches </w:t>
      </w:r>
      <w:r w:rsidR="00B52549" w:rsidRPr="00913413">
        <w:t>(</w:t>
      </w:r>
      <w:r w:rsidR="00B52549" w:rsidRPr="00B95818">
        <w:t xml:space="preserve">e.g. </w:t>
      </w:r>
      <w:r w:rsidR="00F16349">
        <w:fldChar w:fldCharType="begin">
          <w:fldData xml:space="preserve">PEVuZE5vdGU+PENpdGU+PEF1dGhvcj5FdmFucy1MYWNrbzwvQXV0aG9yPjxZZWFyPjIwMTQ8L1ll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</w:fldData>
        </w:fldChar>
      </w:r>
      <w:r w:rsidR="00F65250">
        <w:instrText xml:space="preserve"> ADDIN EN.CITE </w:instrText>
      </w:r>
      <w:r w:rsidR="00F65250">
        <w:fldChar w:fldCharType="begin">
          <w:fldData xml:space="preserve">PEVuZE5vdGU+PENpdGU+PEF1dGhvcj5FdmFucy1MYWNrbzwvQXV0aG9yPjxZZWFyPjIwMTQ8L1ll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</w:fldData>
        </w:fldChar>
      </w:r>
      <w:r w:rsidR="00F65250">
        <w:instrText xml:space="preserve"> ADDIN EN.CITE.DATA </w:instrText>
      </w:r>
      <w:r w:rsidR="00F65250">
        <w:fldChar w:fldCharType="end"/>
      </w:r>
      <w:r w:rsidR="00F16349">
        <w:fldChar w:fldCharType="separate"/>
      </w:r>
      <w:r w:rsidR="00F65250">
        <w:rPr>
          <w:noProof/>
        </w:rPr>
        <w:t>(Evans-Lacko et al., 2014)</w:t>
      </w:r>
      <w:r w:rsidR="00F16349">
        <w:fldChar w:fldCharType="end"/>
      </w:r>
      <w:r w:rsidR="00320A44">
        <w:t>,</w:t>
      </w:r>
      <w:r w:rsidR="00B52549">
        <w:t xml:space="preserve"> an understanding of the funding landscape</w:t>
      </w:r>
      <w:r w:rsidR="00913413">
        <w:t xml:space="preserve"> </w:t>
      </w:r>
      <w:r w:rsidR="00913413">
        <w:fldChar w:fldCharType="begin">
          <w:fldData xml:space="preserve">PEVuZE5vdGU+PENpdGU+PEF1dGhvcj5IYXpvPC9BdXRob3I+PFllYXI+MjAxNzwvWWVhcj48UmVj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</w:fldData>
        </w:fldChar>
      </w:r>
      <w:r w:rsidR="00D7767D">
        <w:instrText xml:space="preserve"> ADDIN EN.CITE </w:instrText>
      </w:r>
      <w:r w:rsidR="00D7767D">
        <w:fldChar w:fldCharType="begin">
          <w:fldData xml:space="preserve">PEVuZE5vdGU+PENpdGU+PEF1dGhvcj5IYXpvPC9BdXRob3I+PFllYXI+MjAxNzwvWWVhcj48UmVj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</w:fldData>
        </w:fldChar>
      </w:r>
      <w:r w:rsidR="00D7767D">
        <w:instrText xml:space="preserve"> ADDIN EN.CITE.DATA </w:instrText>
      </w:r>
      <w:r w:rsidR="00D7767D">
        <w:fldChar w:fldCharType="end"/>
      </w:r>
      <w:r w:rsidR="00913413">
        <w:fldChar w:fldCharType="separate"/>
      </w:r>
      <w:r w:rsidR="00D7767D">
        <w:rPr>
          <w:noProof/>
        </w:rPr>
        <w:t>(Hazo et al., 2017)</w:t>
      </w:r>
      <w:r w:rsidR="00913413">
        <w:fldChar w:fldCharType="end"/>
      </w:r>
      <w:r w:rsidR="00320A44">
        <w:t>,</w:t>
      </w:r>
      <w:r w:rsidR="00B52549">
        <w:t xml:space="preserve"> as well as consultations </w:t>
      </w:r>
      <w:r>
        <w:t>with</w:t>
      </w:r>
      <w:r w:rsidR="00B52549">
        <w:t xml:space="preserve"> 1000 individuals and organisations </w:t>
      </w:r>
      <w:r>
        <w:t>including service users</w:t>
      </w:r>
      <w:r w:rsidR="00B52549">
        <w:t xml:space="preserve">. </w:t>
      </w:r>
      <w:r>
        <w:t>The subsequent priorities</w:t>
      </w:r>
      <w:r w:rsidR="00B52549">
        <w:t xml:space="preserve"> influenced research funding in European Horizon 2020 and the UK (e.g. </w:t>
      </w:r>
      <w:r w:rsidR="0088395A">
        <w:fldChar w:fldCharType="begin"/>
      </w:r>
      <w:r w:rsidR="00F65250">
        <w:instrText xml:space="preserve"> ADDIN EN.CITE &lt;EndNote&gt;&lt;Cite&gt;&lt;Author&gt;Medical Research Council&lt;/Author&gt;&lt;Year&gt;2017&lt;/Year&gt;&lt;RecNum&gt;62&lt;/RecNum&gt;&lt;DisplayText&gt;(Medical Research Council, 2017)&lt;/DisplayText&gt;&lt;record&gt;&lt;rec-number&gt;62&lt;/rec-number&gt;&lt;foreign-keys&gt;&lt;key app="EN" db-id="dtr2wws2das0vqerzd4xrws7xff2vdf9zxda" timestamp="1601969676"&gt;62&lt;/key&gt;&lt;/foreign-keys&gt;&lt;ref-type name="Book"&gt;6&lt;/ref-type&gt;&lt;contributors&gt;&lt;authors&gt;&lt;author&gt;Medical Research Council,&lt;/author&gt;&lt;/authors&gt;&lt;/contributors&gt;&lt;titles&gt;&lt;title&gt;Strategy for Lifelong Mental health Research&lt;/title&gt;&lt;/titles&gt;&lt;dates&gt;&lt;year&gt;2017&lt;/year&gt;&lt;/dates&gt;&lt;publisher&gt; https://mrcukriorg/documents/pdf/strategy-for-lifelong-mental-health-research/&lt;/publisher&gt;&lt;urls&gt;&lt;/urls&gt;&lt;/record&gt;&lt;/Cite&gt;&lt;/EndNote&gt;</w:instrText>
      </w:r>
      <w:r w:rsidR="0088395A">
        <w:fldChar w:fldCharType="separate"/>
      </w:r>
      <w:r w:rsidR="00F65250">
        <w:rPr>
          <w:noProof/>
        </w:rPr>
        <w:t>(Medical Research Council, 2017)</w:t>
      </w:r>
      <w:r w:rsidR="0088395A">
        <w:fldChar w:fldCharType="end"/>
      </w:r>
      <w:r w:rsidR="00B52549">
        <w:t xml:space="preserve">. </w:t>
      </w:r>
      <w:r>
        <w:t xml:space="preserve">Some of the later </w:t>
      </w:r>
      <w:r w:rsidR="00B52549">
        <w:t xml:space="preserve">priority setting exercises involving mental health service users </w:t>
      </w:r>
      <w:r>
        <w:t>concentrated</w:t>
      </w:r>
      <w:r w:rsidR="00B52549">
        <w:t xml:space="preserve"> </w:t>
      </w:r>
      <w:r>
        <w:t xml:space="preserve">on </w:t>
      </w:r>
      <w:r w:rsidR="00B52549">
        <w:t>narrow issues which are important, but hard to integrate into general funding strategies (e.g.</w:t>
      </w:r>
      <w:r w:rsidR="00CF4282">
        <w:t xml:space="preserve"> </w:t>
      </w:r>
      <w:r w:rsidR="000209CA">
        <w:fldChar w:fldCharType="begin">
          <w:fldData xml:space="preserve">PEVuZE5vdGU+PENpdGU+PEF1dGhvcj5KYW1lcyBMaW5kIEFsbGlhbmNlPC9BdXRob3I+PFllYXI+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</w:fldData>
        </w:fldChar>
      </w:r>
      <w:r w:rsidR="00156EF2">
        <w:instrText xml:space="preserve"> ADDIN EN.CITE </w:instrText>
      </w:r>
      <w:r w:rsidR="00156EF2">
        <w:fldChar w:fldCharType="begin">
          <w:fldData xml:space="preserve">PEVuZE5vdGU+PENpdGU+PEF1dGhvcj5KYW1lcyBMaW5kIEFsbGlhbmNlPC9BdXRob3I+PFllYXI+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</w:fldData>
        </w:fldChar>
      </w:r>
      <w:r w:rsidR="00156EF2">
        <w:instrText xml:space="preserve"> ADDIN EN.CITE.DATA </w:instrText>
      </w:r>
      <w:r w:rsidR="00156EF2">
        <w:fldChar w:fldCharType="end"/>
      </w:r>
      <w:r w:rsidR="000209CA">
        <w:fldChar w:fldCharType="separate"/>
      </w:r>
      <w:r w:rsidR="00156EF2">
        <w:rPr>
          <w:noProof/>
        </w:rPr>
        <w:t>(Hollis et al., 2018; James Lind Alliance, 2020; Lloyd &amp; White, 2011; McPin, 2018; Nestsiarovich et al., 2017; Ormerod E et al., 2018)</w:t>
      </w:r>
      <w:r w:rsidR="000209CA">
        <w:fldChar w:fldCharType="end"/>
      </w:r>
      <w:r w:rsidR="00B52549" w:rsidRPr="00C0358D">
        <w:t xml:space="preserve">. There are also some led by service users that discuss different investigatory methods that should be used </w:t>
      </w:r>
      <w:r w:rsidR="00B634DE">
        <w:t>to develop the questions for</w:t>
      </w:r>
      <w:r w:rsidR="00B52549" w:rsidRPr="00C0358D">
        <w:t xml:space="preserve"> research</w:t>
      </w:r>
      <w:r w:rsidR="005A0EDB">
        <w:t xml:space="preserve"> </w:t>
      </w:r>
      <w:r w:rsidR="00062476">
        <w:fldChar w:fldCharType="begin"/>
      </w:r>
      <w:r w:rsidR="00F65250">
        <w:instrText xml:space="preserve"> ADDIN EN.CITE &lt;EndNote&gt;&lt;Cite&gt;&lt;Author&gt;Faulkner A&lt;/Author&gt;&lt;Year&gt;2015&lt;/Year&gt;&lt;RecNum&gt;102&lt;/RecNum&gt;&lt;DisplayText&gt;(Faulkner A et al., 2015; Robotham et al., 2016)&lt;/DisplayText&gt;&lt;record&gt;&lt;rec-number&gt;102&lt;/rec-number&gt;&lt;foreign-keys&gt;&lt;key app="EN" db-id="dtr2wws2das0vqerzd4xrws7xff2vdf9zxda" timestamp="1606309259"&gt;102&lt;/key&gt;&lt;/foreign-keys&gt;&lt;ref-type name="Book"&gt;6&lt;/ref-type&gt;&lt;contributors&gt;&lt;authors&gt;&lt;author&gt;Faulkner A,&lt;/author&gt;&lt;author&gt;Yiannoullou S,&lt;/author&gt;&lt;author&gt;Kalathil J,&lt;/author&gt;&lt;author&gt;Crepaz-Keay D,&lt;/author&gt;&lt;author&gt;Singer F,&lt;/author&gt;&lt;author&gt;James N,&lt;/author&gt;&lt;author&gt;Griffiths R, &lt;/author&gt;&lt;author&gt;Perry E, &lt;/author&gt;&lt;author&gt;Forde D,&lt;/author&gt;&lt;author&gt;Kalleyik J,&lt;/author&gt;&lt;/authors&gt;&lt;/contributors&gt;&lt;titles&gt;&lt;title&gt; Involvement for influence 2015 National Survivor Network&lt;/title&gt;&lt;/titles&gt;&lt;dates&gt;&lt;year&gt;2015&lt;/year&gt;&lt;/dates&gt;&lt;publisher&gt; https://www.nsun.org.uk/Handlers/Download.ashx?IDMF=995617f8-1cd7-40af-8128-5eaaf2953b8e%20&lt;/publisher&gt;&lt;urls&gt;&lt;/urls&gt;&lt;/record&gt;&lt;/Cite&gt;&lt;Cite&gt;&lt;Author&gt;Robotham&lt;/Author&gt;&lt;Year&gt;2016&lt;/Year&gt;&lt;RecNum&gt;104&lt;/RecNum&gt;&lt;record&gt;&lt;rec-number&gt;104&lt;/rec-number&gt;&lt;foreign-keys&gt;&lt;key app="EN" db-id="dtr2wws2das0vqerzd4xrws7xff2vdf9zxda" timestamp="1606315275"&gt;104&lt;/key&gt;&lt;/foreign-keys&gt;&lt;ref-type name="Generic"&gt;13&lt;/ref-type&gt;&lt;contributors&gt;&lt;authors&gt;&lt;author&gt;Robotham, Dan&lt;/author&gt;&lt;author&gt;Wykes, Til&lt;/author&gt;&lt;author&gt;Rose, Diana&lt;/author&gt;&lt;author&gt;Doughty, Lisa&lt;/author&gt;&lt;author&gt;Strange, Sally&lt;/author&gt;&lt;author&gt;Neale, Joanne&lt;/author&gt;&lt;author&gt;Hotopf, Matthew&lt;/author&gt;&lt;/authors&gt;&lt;/contributors&gt;&lt;titles&gt;&lt;title&gt;Service user and carer priorities in a Biomedical Research Centre for mental health&lt;/title&gt;&lt;/titles&gt;&lt;dates&gt;&lt;year&gt;2016&lt;/year&gt;&lt;/dates&gt;&lt;publisher&gt;Taylor &amp;amp; Francis&lt;/publisher&gt;&lt;isbn&gt;0963-8237&lt;/isbn&gt;&lt;urls&gt;&lt;/urls&gt;&lt;/record&gt;&lt;/Cite&gt;&lt;/EndNote&gt;</w:instrText>
      </w:r>
      <w:r w:rsidR="00062476">
        <w:fldChar w:fldCharType="separate"/>
      </w:r>
      <w:r w:rsidR="00F65250">
        <w:rPr>
          <w:noProof/>
        </w:rPr>
        <w:t>(Faulkner A et al., 2015; Robotham et al., 2016)</w:t>
      </w:r>
      <w:r w:rsidR="00062476">
        <w:fldChar w:fldCharType="end"/>
      </w:r>
      <w:r w:rsidR="00100F3E">
        <w:t>.</w:t>
      </w:r>
    </w:p>
    <w:p w14:paraId="7FBCD3B8" w14:textId="587D3A3A" w:rsidR="00466B15" w:rsidRDefault="00B52549">
      <w:r>
        <w:t xml:space="preserve">The Five Year Forward View </w:t>
      </w:r>
      <w:r w:rsidR="00A85534">
        <w:fldChar w:fldCharType="begin"/>
      </w:r>
      <w:r w:rsidR="00D7767D">
        <w:instrText xml:space="preserve"> ADDIN EN.CITE &lt;EndNote&gt;&lt;Cite&gt;&lt;Author&gt;Mental Health Taskforce&lt;/Author&gt;&lt;Year&gt;2016&lt;/Year&gt;&lt;RecNum&gt;68&lt;/RecNum&gt;&lt;DisplayText&gt;(Mental Health Taskforce, 2016)&lt;/DisplayText&gt;&lt;record&gt;&lt;rec-number&gt;68&lt;/rec-number&gt;&lt;foreign-keys&gt;&lt;key app="EN" db-id="dtr2wws2das0vqerzd4xrws7xff2vdf9zxda" timestamp="1601970273"&gt;68&lt;/key&gt;&lt;/foreign-keys&gt;&lt;ref-type name="Book"&gt;6&lt;/ref-type&gt;&lt;contributors&gt;&lt;authors&gt;&lt;author&gt;Mental Health Taskforce,&lt;/author&gt;&lt;/authors&gt;&lt;/contributors&gt;&lt;titles&gt;&lt;title&gt;The Five Year Forward View for Mental Health.&lt;/title&gt;&lt;/titles&gt;&lt;dates&gt;&lt;year&gt;2016&lt;/year&gt;&lt;/dates&gt;&lt;publisher&gt;. https://wwwenglandnhsuk/wp-content/uploads/2016/02/Mental-Health-Taskforce-FYFV-finalpdf&lt;/publisher&gt;&lt;urls&gt;&lt;/urls&gt;&lt;/record&gt;&lt;/Cite&gt;&lt;/EndNote&gt;</w:instrText>
      </w:r>
      <w:r w:rsidR="00A85534">
        <w:fldChar w:fldCharType="separate"/>
      </w:r>
      <w:r w:rsidR="00D7767D">
        <w:rPr>
          <w:noProof/>
        </w:rPr>
        <w:t>(Mental Health Taskforce, 2016)</w:t>
      </w:r>
      <w:r w:rsidR="00A85534">
        <w:fldChar w:fldCharType="end"/>
      </w:r>
      <w:r>
        <w:t xml:space="preserve"> adopted the ROAMER priorities and recommended a 10-year strategy for mental health research</w:t>
      </w:r>
      <w:r w:rsidR="00AB47CF">
        <w:t>.</w:t>
      </w:r>
      <w:r>
        <w:t xml:space="preserve"> </w:t>
      </w:r>
      <w:r w:rsidR="00AB47CF">
        <w:t>This</w:t>
      </w:r>
      <w:r>
        <w:t xml:space="preserve"> led to the </w:t>
      </w:r>
      <w:r w:rsidR="000A440F">
        <w:t xml:space="preserve">DHSC </w:t>
      </w:r>
      <w:r>
        <w:t xml:space="preserve">Framework for Mental Health Research </w:t>
      </w:r>
      <w:r w:rsidR="00FD6448">
        <w:fldChar w:fldCharType="begin"/>
      </w:r>
      <w:r w:rsidR="00D7767D">
        <w:instrText xml:space="preserve"> ADDIN EN.CITE &lt;EndNote&gt;&lt;Cite&gt;&lt;Author&gt;Department of Health&lt;/Author&gt;&lt;Year&gt;2017&lt;/Year&gt;&lt;RecNum&gt;69&lt;/RecNum&gt;&lt;DisplayText&gt;(Department of Health, 2017)&lt;/DisplayText&gt;&lt;record&gt;&lt;rec-number&gt;69&lt;/rec-number&gt;&lt;foreign-keys&gt;&lt;key app="EN" db-id="dtr2wws2das0vqerzd4xrws7xff2vdf9zxda" timestamp="1601970347"&gt;69&lt;/key&gt;&lt;/foreign-keys&gt;&lt;ref-type name="Book"&gt;6&lt;/ref-type&gt;&lt;contributors&gt;&lt;authors&gt;&lt;author&gt;Department of Health,&lt;/author&gt;&lt;/authors&gt;&lt;/contributors&gt;&lt;titles&gt;&lt;title&gt;A framework for mental health research.&lt;/title&gt;&lt;/titles&gt;&lt;dates&gt;&lt;year&gt;2017&lt;/year&gt;&lt;/dates&gt;&lt;publisher&gt; https://assetspublishingservicegovuk/government/uploads/system/uploads/attachment_data/file/665576/A_framework_for_mental_health_researchpdf&lt;/publisher&gt;&lt;urls&gt;&lt;/urls&gt;&lt;/record&gt;&lt;/Cite&gt;&lt;/EndNote&gt;</w:instrText>
      </w:r>
      <w:r w:rsidR="00FD6448">
        <w:fldChar w:fldCharType="separate"/>
      </w:r>
      <w:r w:rsidR="00D7767D">
        <w:rPr>
          <w:noProof/>
        </w:rPr>
        <w:t>(Department of Health, 2017)</w:t>
      </w:r>
      <w:r w:rsidR="00FD6448">
        <w:fldChar w:fldCharType="end"/>
      </w:r>
      <w:r>
        <w:t xml:space="preserve"> which identif</w:t>
      </w:r>
      <w:r w:rsidR="00911D3D">
        <w:t>ied</w:t>
      </w:r>
      <w:r>
        <w:t xml:space="preserve"> barriers</w:t>
      </w:r>
      <w:r w:rsidR="000A440F">
        <w:t>,</w:t>
      </w:r>
      <w:r>
        <w:t xml:space="preserve"> </w:t>
      </w:r>
      <w:r w:rsidR="00911D3D">
        <w:t>suggested</w:t>
      </w:r>
      <w:r>
        <w:t xml:space="preserve"> co-ordination</w:t>
      </w:r>
      <w:r w:rsidR="00911D3D">
        <w:t xml:space="preserve"> improvement</w:t>
      </w:r>
      <w:r>
        <w:t xml:space="preserve"> and </w:t>
      </w:r>
      <w:r w:rsidR="00911D3D">
        <w:t xml:space="preserve">a </w:t>
      </w:r>
      <w:r>
        <w:t>focus on areas where mental health research was likely to translate into significant benefits. Throughout th</w:t>
      </w:r>
      <w:r w:rsidR="000A440F">
        <w:t>at</w:t>
      </w:r>
      <w:r>
        <w:t xml:space="preserve"> report</w:t>
      </w:r>
      <w:r w:rsidR="00AB47CF">
        <w:t>,</w:t>
      </w:r>
      <w:r>
        <w:t xml:space="preserve"> and the others cited here</w:t>
      </w:r>
      <w:r w:rsidR="00AB47CF">
        <w:t>,</w:t>
      </w:r>
      <w:r>
        <w:t xml:space="preserve"> the </w:t>
      </w:r>
      <w:r w:rsidR="00193D48">
        <w:t>aim</w:t>
      </w:r>
      <w:r>
        <w:t xml:space="preserve"> was to create opportunities for research that would have individual, economic and social benefit. </w:t>
      </w:r>
      <w:r w:rsidR="003409D8">
        <w:t>Unfortunately</w:t>
      </w:r>
      <w:r w:rsidR="00274D33">
        <w:t>,</w:t>
      </w:r>
      <w:r w:rsidR="003409D8">
        <w:t xml:space="preserve"> we did not have an idea of what sort of benefit</w:t>
      </w:r>
      <w:r w:rsidR="00AB47CF">
        <w:t>,</w:t>
      </w:r>
      <w:r w:rsidR="003409D8">
        <w:t xml:space="preserve"> </w:t>
      </w:r>
      <w:r w:rsidR="00E62C87">
        <w:t xml:space="preserve">or </w:t>
      </w:r>
      <w:r w:rsidR="003409D8">
        <w:t xml:space="preserve">over what time frame </w:t>
      </w:r>
      <w:r w:rsidR="0060394C">
        <w:t>that benefit might occur.</w:t>
      </w:r>
    </w:p>
    <w:p w14:paraId="750CB61D" w14:textId="3B8B5859" w:rsidR="00466B15" w:rsidRDefault="00B52549">
      <w:r>
        <w:t xml:space="preserve">The need for goal development </w:t>
      </w:r>
      <w:r w:rsidR="003409D8">
        <w:t>was</w:t>
      </w:r>
      <w:r>
        <w:t xml:space="preserve"> clear in a</w:t>
      </w:r>
      <w:r w:rsidR="003409D8">
        <w:t>n</w:t>
      </w:r>
      <w:r>
        <w:t xml:space="preserve"> independent UK survey commissioned by the UK Academic Health Science Networks (AHSNs)</w:t>
      </w:r>
      <w:r w:rsidR="00330AD0">
        <w:t xml:space="preserve"> </w:t>
      </w:r>
      <w:r>
        <w:t>which are responsible for implementing research findings into the NHS. UK clinicians and managers were asked what should be the focus of research and innovation</w:t>
      </w:r>
      <w:r w:rsidR="0060394C">
        <w:t xml:space="preserve"> and a</w:t>
      </w:r>
      <w:r>
        <w:t xml:space="preserve">lmost a quarter (23%) put mental health as a priority over the next three years with nearly three in five (57%) placing it in their top three priorities </w:t>
      </w:r>
      <w:r w:rsidR="00F25D5D">
        <w:fldChar w:fldCharType="begin"/>
      </w:r>
      <w:r w:rsidR="00D7767D">
        <w:instrText xml:space="preserve"> ADDIN EN.CITE &lt;EndNote&gt;&lt;Cite&gt;&lt;Author&gt;The AHSN Network&lt;/Author&gt;&lt;Year&gt;2019&lt;/Year&gt;&lt;RecNum&gt;70&lt;/RecNum&gt;&lt;DisplayText&gt;(The AHSN Network, 2019)&lt;/DisplayText&gt;&lt;record&gt;&lt;rec-number&gt;70&lt;/rec-number&gt;&lt;foreign-keys&gt;&lt;key app="EN" db-id="dtr2wws2das0vqerzd4xrws7xff2vdf9zxda" timestamp="1601970421"&gt;70&lt;/key&gt;&lt;/foreign-keys&gt;&lt;ref-type name="Book"&gt;6&lt;/ref-type&gt;&lt;contributors&gt;&lt;authors&gt;&lt;author&gt;The AHSN Network,&lt;/author&gt;&lt;/authors&gt;&lt;/contributors&gt;&lt;titles&gt;&lt;title&gt;National Survey of Local Innovation and Research Needs of the NHS, NIHR April 2019&lt;/title&gt;&lt;/titles&gt;&lt;dates&gt;&lt;year&gt;2019&lt;/year&gt;&lt;/dates&gt;&lt;publisher&gt;https://wwwahsnnetworkcom/wp-content/uploads/2019/07/National-survey-of-local-research-and-innovation-needs-of-the-NHSpdf&lt;/publisher&gt;&lt;urls&gt;&lt;/urls&gt;&lt;/record&gt;&lt;/Cite&gt;&lt;/EndNote&gt;</w:instrText>
      </w:r>
      <w:r w:rsidR="00F25D5D">
        <w:fldChar w:fldCharType="separate"/>
      </w:r>
      <w:r w:rsidR="00D7767D">
        <w:rPr>
          <w:noProof/>
        </w:rPr>
        <w:t>(The AHSN Network, 2019)</w:t>
      </w:r>
      <w:r w:rsidR="00F25D5D">
        <w:fldChar w:fldCharType="end"/>
      </w:r>
      <w:r>
        <w:t>. This report, like others, highlighted child and adolescent mental health</w:t>
      </w:r>
      <w:r w:rsidR="000A440F">
        <w:t>,</w:t>
      </w:r>
      <w:r>
        <w:t xml:space="preserve"> multi-morbidities and the overlap of mental and physical health</w:t>
      </w:r>
      <w:r w:rsidR="00D777A1">
        <w:t xml:space="preserve"> </w:t>
      </w:r>
      <w:r w:rsidR="00D777A1">
        <w:fldChar w:fldCharType="begin">
          <w:fldData xml:space="preserve">PEVuZE5vdGU+PENpdGU+PEF1dGhvcj5OYXlsb3IgQzwvQXV0aG9yPjxZZWFyPjIwMTI8L1llYXI+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</w:fldData>
        </w:fldChar>
      </w:r>
      <w:r w:rsidR="00F65250">
        <w:instrText xml:space="preserve"> ADDIN EN.CITE </w:instrText>
      </w:r>
      <w:r w:rsidR="00F65250">
        <w:fldChar w:fldCharType="begin">
          <w:fldData xml:space="preserve">PEVuZE5vdGU+PENpdGU+PEF1dGhvcj5OYXlsb3IgQzwvQXV0aG9yPjxZZWFyPjIwMTI8L1llYXI+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</w:fldData>
        </w:fldChar>
      </w:r>
      <w:r w:rsidR="00F65250">
        <w:instrText xml:space="preserve"> ADDIN EN.CITE.DATA </w:instrText>
      </w:r>
      <w:r w:rsidR="00F65250">
        <w:fldChar w:fldCharType="end"/>
      </w:r>
      <w:r w:rsidR="00D777A1">
        <w:fldChar w:fldCharType="separate"/>
      </w:r>
      <w:r w:rsidR="00F65250">
        <w:rPr>
          <w:noProof/>
        </w:rPr>
        <w:t>(Momen et al., 2020; Naylor C, 2012; Pitman, Krysinska, Osborn, &amp; King, 2012)</w:t>
      </w:r>
      <w:r w:rsidR="00D777A1">
        <w:fldChar w:fldCharType="end"/>
      </w:r>
      <w:r w:rsidR="00106AB0">
        <w:t xml:space="preserve">. </w:t>
      </w:r>
      <w:r>
        <w:t xml:space="preserve"> </w:t>
      </w:r>
    </w:p>
    <w:p w14:paraId="2D3EDB21" w14:textId="04B87D04" w:rsidR="008C7D3B" w:rsidRPr="008C7D3B" w:rsidRDefault="008C7D3B" w:rsidP="008C7D3B">
      <w:r w:rsidRPr="008C7D3B">
        <w:t xml:space="preserve">Further research priority exercises have now been developed out of a pandemic which </w:t>
      </w:r>
      <w:r w:rsidR="00320A44">
        <w:t>has emphasised</w:t>
      </w:r>
      <w:r w:rsidR="00320A44" w:rsidRPr="008C7D3B">
        <w:t xml:space="preserve"> </w:t>
      </w:r>
      <w:r w:rsidR="00320A44">
        <w:t>the</w:t>
      </w:r>
      <w:r w:rsidRPr="008C7D3B">
        <w:t xml:space="preserve"> urgent need for research </w:t>
      </w:r>
      <w:r w:rsidR="00C77B4C">
        <w:fldChar w:fldCharType="begin">
          <w:fldData xml:space="preserve">PEVuZE5vdGU+PENpdGU+PEF1dGhvcj5Nb3Jlbm88L0F1dGhvcj48WWVhcj4yMDIwPC9ZZWFyPjxS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</w:fldData>
        </w:fldChar>
      </w:r>
      <w:r w:rsidR="00D05964">
        <w:instrText xml:space="preserve"> ADDIN EN.CITE </w:instrText>
      </w:r>
      <w:r w:rsidR="00D05964">
        <w:fldChar w:fldCharType="begin">
          <w:fldData xml:space="preserve">PEVuZE5vdGU+PENpdGU+PEF1dGhvcj5Nb3Jlbm88L0F1dGhvcj48WWVhcj4yMDIwPC9ZZWFyPjxS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</w:fldData>
        </w:fldChar>
      </w:r>
      <w:r w:rsidR="00D05964">
        <w:instrText xml:space="preserve"> ADDIN EN.CITE.DATA </w:instrText>
      </w:r>
      <w:r w:rsidR="00D05964">
        <w:fldChar w:fldCharType="end"/>
      </w:r>
      <w:r w:rsidR="00C77B4C">
        <w:fldChar w:fldCharType="separate"/>
      </w:r>
      <w:r w:rsidR="00D05964">
        <w:rPr>
          <w:noProof/>
        </w:rPr>
        <w:t>(Holmes et al., 2020; Moreno et al., 2020; O'Connor et al., 2020)</w:t>
      </w:r>
      <w:r w:rsidR="00C77B4C">
        <w:fldChar w:fldCharType="end"/>
      </w:r>
      <w:r w:rsidRPr="008C7D3B">
        <w:t xml:space="preserve">. </w:t>
      </w:r>
      <w:r w:rsidR="00E62C87">
        <w:t>I</w:t>
      </w:r>
      <w:r w:rsidRPr="008C7D3B">
        <w:t xml:space="preserve">nequalities </w:t>
      </w:r>
      <w:r w:rsidR="00E62C87">
        <w:t>such as</w:t>
      </w:r>
      <w:r w:rsidRPr="008C7D3B">
        <w:t xml:space="preserve"> ethnicity, health, age and sex, socio-economic status </w:t>
      </w:r>
      <w:r w:rsidR="00C740E2">
        <w:t>and their</w:t>
      </w:r>
      <w:r w:rsidR="009971F5" w:rsidRPr="008C7D3B">
        <w:t xml:space="preserve"> intersectionality </w:t>
      </w:r>
      <w:r w:rsidRPr="008C7D3B">
        <w:t xml:space="preserve">are agreed as vital to consider in all mental health </w:t>
      </w:r>
      <w:r w:rsidR="00930219" w:rsidRPr="008C7D3B">
        <w:t>research</w:t>
      </w:r>
      <w:r w:rsidR="00930219">
        <w:t xml:space="preserve"> and</w:t>
      </w:r>
      <w:r w:rsidRPr="008C7D3B">
        <w:t xml:space="preserve"> have been highlighted as moderating the effects of the pandemic. As well as drawing attention to mental health consequences, the pandemic also offers the opportunity to understand the importance of social contact given the rules about physical and social distancing together with research on how we can use those results to bolster prevention and support efforts. </w:t>
      </w:r>
    </w:p>
    <w:p w14:paraId="4643D119" w14:textId="42DF0EEB" w:rsidR="002557FD" w:rsidRPr="00D51F89" w:rsidRDefault="0060394C">
      <w:r w:rsidRPr="008C7D3B">
        <w:t>Together with</w:t>
      </w:r>
      <w:r w:rsidR="000A440F" w:rsidRPr="008C7D3B">
        <w:t xml:space="preserve"> </w:t>
      </w:r>
      <w:r w:rsidR="00B52549" w:rsidRPr="008C7D3B">
        <w:t xml:space="preserve">the recommendations for reducing research barriers in the Framework Report </w:t>
      </w:r>
      <w:r w:rsidR="00144B60" w:rsidRPr="008C7D3B">
        <w:fldChar w:fldCharType="begin"/>
      </w:r>
      <w:r w:rsidR="00D7767D">
        <w:instrText xml:space="preserve"> ADDIN EN.CITE &lt;EndNote&gt;&lt;Cite&gt;&lt;Author&gt;Department of Health&lt;/Author&gt;&lt;Year&gt;2017&lt;/Year&gt;&lt;RecNum&gt;69&lt;/RecNum&gt;&lt;DisplayText&gt;(Department of Health, 2017)&lt;/DisplayText&gt;&lt;record&gt;&lt;rec-number&gt;69&lt;/rec-number&gt;&lt;foreign-keys&gt;&lt;key app="EN" db-id="dtr2wws2das0vqerzd4xrws7xff2vdf9zxda" timestamp="1601970347"&gt;69&lt;/key&gt;&lt;/foreign-keys&gt;&lt;ref-type name="Book"&gt;6&lt;/ref-type&gt;&lt;contributors&gt;&lt;authors&gt;&lt;author&gt;Department of Health,&lt;/author&gt;&lt;/authors&gt;&lt;/contributors&gt;&lt;titles&gt;&lt;title&gt;A framework for mental health research.&lt;/title&gt;&lt;/titles&gt;&lt;dates&gt;&lt;year&gt;2017&lt;/year&gt;&lt;/dates&gt;&lt;publisher&gt; https://assetspublishingservicegovuk/government/uploads/system/uploads/attachment_data/file/665576/A_framework_for_mental_health_researchpdf&lt;/publisher&gt;&lt;urls&gt;&lt;/urls&gt;&lt;/record&gt;&lt;/Cite&gt;&lt;/EndNote&gt;</w:instrText>
      </w:r>
      <w:r w:rsidR="00144B60" w:rsidRPr="008C7D3B">
        <w:fldChar w:fldCharType="separate"/>
      </w:r>
      <w:r w:rsidR="00D7767D">
        <w:rPr>
          <w:noProof/>
        </w:rPr>
        <w:t>(Department of Health, 2017)</w:t>
      </w:r>
      <w:r w:rsidR="00144B60" w:rsidRPr="008C7D3B">
        <w:fldChar w:fldCharType="end"/>
      </w:r>
      <w:r>
        <w:t xml:space="preserve"> these priority setting exercises are promising for surfacing vital evidence - if funding follows the suggestions. But</w:t>
      </w:r>
      <w:r w:rsidR="00B52549">
        <w:t xml:space="preserve"> we still have</w:t>
      </w:r>
      <w:r>
        <w:t xml:space="preserve"> no</w:t>
      </w:r>
      <w:r w:rsidR="00B52549">
        <w:t xml:space="preserve"> clear goals or targets. Mental health research should be led by need, promising innovation and the potential for impact, and this impact should be measured using routinely collected data. </w:t>
      </w:r>
      <w:r w:rsidR="00235AEE">
        <w:t>But what was essential for this process was</w:t>
      </w:r>
      <w:r w:rsidR="002557FD">
        <w:t xml:space="preserve"> a consensus</w:t>
      </w:r>
      <w:r w:rsidR="00235AEE">
        <w:t xml:space="preserve"> on the choice and </w:t>
      </w:r>
      <w:r w:rsidR="00235AEE" w:rsidRPr="00D51F89">
        <w:t>reach of goals and their targets.</w:t>
      </w:r>
    </w:p>
    <w:p w14:paraId="4AB8A842" w14:textId="4D10F4DB" w:rsidR="005515D5" w:rsidRPr="00D51F89" w:rsidRDefault="002557FD">
      <w:r w:rsidRPr="00D51F89">
        <w:rPr>
          <w:b/>
          <w:bCs/>
          <w:i/>
          <w:iCs/>
        </w:rPr>
        <w:lastRenderedPageBreak/>
        <w:t>Methods:</w:t>
      </w:r>
      <w:r w:rsidRPr="00D51F89">
        <w:t xml:space="preserve"> </w:t>
      </w:r>
      <w:r w:rsidR="005515D5" w:rsidRPr="00D51F89">
        <w:t xml:space="preserve">The </w:t>
      </w:r>
      <w:r w:rsidR="00890D93" w:rsidRPr="00D51F89">
        <w:t>Chief Medical Officer</w:t>
      </w:r>
      <w:r w:rsidR="005515D5" w:rsidRPr="00D51F89">
        <w:t xml:space="preserve"> for England</w:t>
      </w:r>
      <w:r w:rsidR="00890D93" w:rsidRPr="00D51F89">
        <w:t xml:space="preserve"> </w:t>
      </w:r>
      <w:r w:rsidRPr="00D51F89">
        <w:t xml:space="preserve">in </w:t>
      </w:r>
      <w:r w:rsidR="00B00B58" w:rsidRPr="00D51F89">
        <w:t>the Department of Health and Social Care</w:t>
      </w:r>
      <w:r w:rsidR="00B52549" w:rsidRPr="00D51F89">
        <w:t xml:space="preserve"> called together a </w:t>
      </w:r>
      <w:r w:rsidR="00890D93" w:rsidRPr="00D51F89">
        <w:t xml:space="preserve">multi-disciplinary </w:t>
      </w:r>
      <w:r w:rsidR="00B52549" w:rsidRPr="00D51F89">
        <w:t xml:space="preserve">group made up of clinicians, academics, major mental health research funders, mental health research charities and representatives from service users groups, </w:t>
      </w:r>
      <w:r w:rsidR="00890D93" w:rsidRPr="00D51F89">
        <w:t xml:space="preserve">as well as representatives from </w:t>
      </w:r>
      <w:r w:rsidR="00B52549" w:rsidRPr="00D51F89">
        <w:t xml:space="preserve">Public Health England </w:t>
      </w:r>
      <w:r w:rsidR="003A18FE" w:rsidRPr="00D51F89">
        <w:t xml:space="preserve">(a separate body responsible for interventions to improve </w:t>
      </w:r>
      <w:r w:rsidRPr="00D51F89">
        <w:t xml:space="preserve">population </w:t>
      </w:r>
      <w:r w:rsidR="003A18FE" w:rsidRPr="00D51F89">
        <w:t xml:space="preserve">health) </w:t>
      </w:r>
      <w:r w:rsidR="00B52549" w:rsidRPr="00D51F89">
        <w:t xml:space="preserve">and </w:t>
      </w:r>
      <w:r w:rsidR="00890D93" w:rsidRPr="00D51F89">
        <w:t xml:space="preserve">the </w:t>
      </w:r>
      <w:r w:rsidR="00B52549" w:rsidRPr="00D51F89">
        <w:t>National Health Service (NHS) England</w:t>
      </w:r>
      <w:r w:rsidR="000A440F" w:rsidRPr="00D51F89">
        <w:t>.</w:t>
      </w:r>
      <w:r w:rsidR="00890D93" w:rsidRPr="00D51F89">
        <w:t xml:space="preserve"> </w:t>
      </w:r>
      <w:r w:rsidRPr="00D51F89">
        <w:t>The</w:t>
      </w:r>
      <w:r w:rsidR="005515D5" w:rsidRPr="00D51F89">
        <w:t>y</w:t>
      </w:r>
      <w:r w:rsidRPr="00D51F89">
        <w:t xml:space="preserve"> were to consider high level mental health goals and begin to identify UK-specific targets to measure research impact. </w:t>
      </w:r>
      <w:r w:rsidR="005515D5" w:rsidRPr="00D51F89">
        <w:t xml:space="preserve">The process began in December 2017 and </w:t>
      </w:r>
      <w:r w:rsidR="00C740E2">
        <w:t>continued</w:t>
      </w:r>
      <w:r w:rsidR="005515D5" w:rsidRPr="00D51F89">
        <w:t xml:space="preserve"> for three years.</w:t>
      </w:r>
    </w:p>
    <w:p w14:paraId="38379090" w14:textId="34A0C73D" w:rsidR="002557FD" w:rsidRPr="00D51F89" w:rsidRDefault="002557FD">
      <w:r w:rsidRPr="00D51F89">
        <w:t>A</w:t>
      </w:r>
      <w:r w:rsidR="00326C5A" w:rsidRPr="00D51F89">
        <w:t xml:space="preserve">reas of concern to most </w:t>
      </w:r>
      <w:r w:rsidR="009878AF" w:rsidRPr="00D51F89">
        <w:t>of the</w:t>
      </w:r>
      <w:r w:rsidR="005515D5" w:rsidRPr="00D51F89">
        <w:t xml:space="preserve"> participants and </w:t>
      </w:r>
      <w:r w:rsidR="009878AF" w:rsidRPr="00D51F89">
        <w:t xml:space="preserve">groups </w:t>
      </w:r>
      <w:r w:rsidRPr="00D51F89">
        <w:t>were identified</w:t>
      </w:r>
      <w:r w:rsidR="00326C5A" w:rsidRPr="00D51F89">
        <w:t xml:space="preserve"> – at this stage </w:t>
      </w:r>
      <w:r w:rsidR="006F7D1C" w:rsidRPr="00D51F89">
        <w:t>the ROAMER grouped priority areas</w:t>
      </w:r>
      <w:r w:rsidR="006F7D1C">
        <w:t xml:space="preserve"> were considered</w:t>
      </w:r>
      <w:r w:rsidR="009878AF" w:rsidRPr="00D51F89">
        <w:t>,</w:t>
      </w:r>
      <w:r w:rsidR="00326C5A" w:rsidRPr="00D51F89">
        <w:t xml:space="preserve"> and then through discussion a few highlighted goals</w:t>
      </w:r>
      <w:r w:rsidR="00320A44" w:rsidRPr="00320A44">
        <w:t xml:space="preserve"> </w:t>
      </w:r>
      <w:r w:rsidR="00320A44">
        <w:t xml:space="preserve">were </w:t>
      </w:r>
      <w:r w:rsidR="00320A44" w:rsidRPr="00D51F89">
        <w:t>chose</w:t>
      </w:r>
      <w:r w:rsidR="00320A44">
        <w:t>n</w:t>
      </w:r>
      <w:r w:rsidR="00326C5A" w:rsidRPr="00D51F89">
        <w:t xml:space="preserve">. The wording of these goals was further developed </w:t>
      </w:r>
      <w:r w:rsidRPr="00D51F89">
        <w:t>by</w:t>
      </w:r>
      <w:r w:rsidR="00326C5A" w:rsidRPr="00D51F89">
        <w:t xml:space="preserve"> individual groups with expertise in </w:t>
      </w:r>
      <w:r w:rsidRPr="00D51F89">
        <w:t xml:space="preserve">each </w:t>
      </w:r>
      <w:r w:rsidR="001F6FAC" w:rsidRPr="00D51F89">
        <w:t xml:space="preserve">of the </w:t>
      </w:r>
      <w:r w:rsidR="00326C5A" w:rsidRPr="00D51F89">
        <w:t>area</w:t>
      </w:r>
      <w:r w:rsidR="001F6FAC" w:rsidRPr="00D51F89">
        <w:t>s</w:t>
      </w:r>
      <w:r w:rsidR="009878AF" w:rsidRPr="00D51F89">
        <w:t xml:space="preserve"> and included s</w:t>
      </w:r>
      <w:r w:rsidR="00326C5A" w:rsidRPr="00D51F89">
        <w:t>ervice user</w:t>
      </w:r>
      <w:r w:rsidR="009878AF" w:rsidRPr="00D51F89">
        <w:t>s</w:t>
      </w:r>
      <w:r w:rsidRPr="00D51F89">
        <w:t xml:space="preserve">. </w:t>
      </w:r>
      <w:r w:rsidR="004E1EB0" w:rsidRPr="00D51F89">
        <w:t>S</w:t>
      </w:r>
      <w:r w:rsidR="001F6FAC" w:rsidRPr="00D51F89">
        <w:t xml:space="preserve">ervice user </w:t>
      </w:r>
      <w:r w:rsidR="00C31C11">
        <w:t xml:space="preserve">organisations </w:t>
      </w:r>
      <w:r w:rsidR="00326C5A" w:rsidRPr="00D51F89">
        <w:t xml:space="preserve">were part of </w:t>
      </w:r>
      <w:r w:rsidR="005515D5" w:rsidRPr="00D51F89">
        <w:t xml:space="preserve">all </w:t>
      </w:r>
      <w:r w:rsidR="00326C5A" w:rsidRPr="00D51F89">
        <w:t>the discussions</w:t>
      </w:r>
      <w:r w:rsidR="00B969C3">
        <w:t>,</w:t>
      </w:r>
      <w:r w:rsidR="00326C5A" w:rsidRPr="00D51F89">
        <w:t xml:space="preserve"> </w:t>
      </w:r>
      <w:r w:rsidR="001F6FAC" w:rsidRPr="00D51F89">
        <w:t xml:space="preserve">but </w:t>
      </w:r>
      <w:r w:rsidR="009878AF" w:rsidRPr="00D51F89">
        <w:t xml:space="preserve">to ensure that their views were </w:t>
      </w:r>
      <w:r w:rsidR="005515D5" w:rsidRPr="00D51F89">
        <w:t xml:space="preserve">well </w:t>
      </w:r>
      <w:r w:rsidR="009878AF" w:rsidRPr="00D51F89">
        <w:t>represented</w:t>
      </w:r>
      <w:r w:rsidR="001F6FAC" w:rsidRPr="00D51F89">
        <w:t>,</w:t>
      </w:r>
      <w:r w:rsidRPr="00D51F89">
        <w:t xml:space="preserve"> </w:t>
      </w:r>
      <w:r w:rsidR="00326C5A" w:rsidRPr="00D51F89">
        <w:t xml:space="preserve">a further round of consultation took place </w:t>
      </w:r>
      <w:r w:rsidRPr="00D51F89">
        <w:t xml:space="preserve">with individual service users from </w:t>
      </w:r>
      <w:r w:rsidR="00C740E2">
        <w:t>academia and serv</w:t>
      </w:r>
      <w:r w:rsidR="006A0147">
        <w:t>i</w:t>
      </w:r>
      <w:r w:rsidR="00C740E2">
        <w:t xml:space="preserve">ce </w:t>
      </w:r>
      <w:r w:rsidRPr="00D51F89">
        <w:t>user</w:t>
      </w:r>
      <w:r w:rsidR="00C740E2">
        <w:t>-led</w:t>
      </w:r>
      <w:r w:rsidRPr="00D51F89">
        <w:t xml:space="preserve"> groups</w:t>
      </w:r>
      <w:r w:rsidR="009878AF" w:rsidRPr="00D51F89">
        <w:t>,</w:t>
      </w:r>
      <w:r w:rsidR="001F6FAC" w:rsidRPr="00D51F89">
        <w:t xml:space="preserve"> such as </w:t>
      </w:r>
      <w:r w:rsidR="004E1EB0" w:rsidRPr="00D51F89">
        <w:t xml:space="preserve">the </w:t>
      </w:r>
      <w:r w:rsidR="001F6FAC" w:rsidRPr="00D51F89">
        <w:t>National Survivor User Network</w:t>
      </w:r>
      <w:r w:rsidR="009878AF" w:rsidRPr="00D51F89">
        <w:t>,</w:t>
      </w:r>
      <w:r w:rsidRPr="00D51F89">
        <w:t xml:space="preserve"> </w:t>
      </w:r>
      <w:r w:rsidR="00326C5A" w:rsidRPr="00D51F89">
        <w:t>to ensure their agreement</w:t>
      </w:r>
      <w:r w:rsidR="00831C4B" w:rsidRPr="00D51F89">
        <w:t xml:space="preserve"> on the choice and wording of the goals</w:t>
      </w:r>
      <w:r w:rsidR="00326C5A" w:rsidRPr="00D51F89">
        <w:t xml:space="preserve">. The goals changed until maximal agreement was reached. </w:t>
      </w:r>
    </w:p>
    <w:p w14:paraId="44A0550E" w14:textId="131AD0D4" w:rsidR="00025F80" w:rsidRPr="00D51F89" w:rsidRDefault="00B52549">
      <w:r w:rsidRPr="00D51F89">
        <w:t xml:space="preserve">This </w:t>
      </w:r>
      <w:r w:rsidR="001F6FAC" w:rsidRPr="00D51F89">
        <w:t xml:space="preserve">whole </w:t>
      </w:r>
      <w:r w:rsidRPr="00D51F89">
        <w:t xml:space="preserve">process took account of new scientific methods and evidence, the UK context with its benefit of a universal health care system (the NHS) and the embedded research support from the National Institute for Health Research </w:t>
      </w:r>
      <w:r w:rsidR="002557FD" w:rsidRPr="00D51F89">
        <w:t xml:space="preserve">(NIHR) </w:t>
      </w:r>
      <w:r w:rsidRPr="00D51F89">
        <w:t xml:space="preserve">Clinical Research Network. </w:t>
      </w:r>
    </w:p>
    <w:p w14:paraId="5BF598B1" w14:textId="0736FD6F" w:rsidR="00466B15" w:rsidRDefault="00C6116D">
      <w:r w:rsidRPr="00C6116D">
        <w:t>This paper describes four mental health research goals which were the product of these discussions across the mental health sector.  The goals are intended to be a guide rather than a set of limitations for funders and scientists.</w:t>
      </w:r>
      <w:r>
        <w:t xml:space="preserve"> </w:t>
      </w:r>
      <w:r w:rsidR="00B52549" w:rsidRPr="00D51F89">
        <w:t xml:space="preserve">Monitoring progress against the targets will tell us where knowledge and or implementation gaps continue and/or whether we should switch focus to other areas. </w:t>
      </w:r>
      <w:r w:rsidR="00274D33" w:rsidRPr="00D51F89">
        <w:t>T</w:t>
      </w:r>
      <w:r w:rsidR="00795781" w:rsidRPr="00D51F89">
        <w:t>hey are based in the UK context</w:t>
      </w:r>
      <w:r w:rsidR="00025F80" w:rsidRPr="00D51F89">
        <w:t>,</w:t>
      </w:r>
      <w:r w:rsidR="00274D33" w:rsidRPr="00D51F89">
        <w:t xml:space="preserve"> but</w:t>
      </w:r>
      <w:r w:rsidR="00795781" w:rsidRPr="00D51F89">
        <w:t xml:space="preserve"> many will resonate with mental health services and their user</w:t>
      </w:r>
      <w:r w:rsidR="005916D8" w:rsidRPr="00D51F89">
        <w:t>s</w:t>
      </w:r>
      <w:r w:rsidR="00795781" w:rsidRPr="00D51F89">
        <w:t xml:space="preserve"> around the world.</w:t>
      </w:r>
    </w:p>
    <w:p w14:paraId="41022857" w14:textId="4101D33E" w:rsidR="00466B15" w:rsidRPr="008C7D3B" w:rsidRDefault="00890D93">
      <w:pPr>
        <w:rPr>
          <w:b/>
          <w:bCs/>
        </w:rPr>
      </w:pPr>
      <w:r w:rsidRPr="008C7D3B">
        <w:rPr>
          <w:b/>
          <w:bCs/>
        </w:rPr>
        <w:t>The goals for mental health research</w:t>
      </w:r>
    </w:p>
    <w:p w14:paraId="5A1B3D77" w14:textId="501A9A0F" w:rsidR="00B52549" w:rsidRDefault="006F7D1C">
      <w:r>
        <w:t xml:space="preserve">The goals are presented not in their order of importance but in a developmental order with children and young people first, and service level interventions last. The search for goals was </w:t>
      </w:r>
      <w:r w:rsidR="00C740E2">
        <w:t xml:space="preserve">intended </w:t>
      </w:r>
      <w:r>
        <w:t xml:space="preserve">to provide an overarching structure; hundreds could have been produced, but the list was limited to just four so everyone can focus efforts, build cross-sector partnerships, and track impacts. </w:t>
      </w:r>
      <w:r w:rsidR="00C740E2">
        <w:t>To</w:t>
      </w:r>
      <w:r>
        <w:t xml:space="preserve"> know whether these goals have been achieved they need to be measured. Specific procedures may already exist, but some targets and goals will require novel assessments. In this paper, we have therefore suggested potential measures where they are available and potential avenues for further assessment development. </w:t>
      </w:r>
      <w:r w:rsidR="00B52549">
        <w:t xml:space="preserve">We note that some work has already begun on such potential measures such as in the Implementation Plan for the Five Year Forward View </w:t>
      </w:r>
      <w:r w:rsidR="000D54A9">
        <w:fldChar w:fldCharType="begin"/>
      </w:r>
      <w:r w:rsidR="00D7767D">
        <w:instrText xml:space="preserve"> ADDIN EN.CITE &lt;EndNote&gt;&lt;Cite&gt;&lt;Author&gt;NHS England&lt;/Author&gt;&lt;Year&gt;2016&lt;/Year&gt;&lt;RecNum&gt;81&lt;/RecNum&gt;&lt;DisplayText&gt;(NHS England, 2016)&lt;/DisplayText&gt;&lt;record&gt;&lt;rec-number&gt;81&lt;/rec-number&gt;&lt;foreign-keys&gt;&lt;key app="EN" db-id="dtr2wws2das0vqerzd4xrws7xff2vdf9zxda" timestamp="1601970741"&gt;81&lt;/key&gt;&lt;/foreign-keys&gt;&lt;ref-type name="Book"&gt;6&lt;/ref-type&gt;&lt;contributors&gt;&lt;authors&gt;&lt;author&gt;NHS England,&lt;/author&gt;&lt;/authors&gt;&lt;/contributors&gt;&lt;titles&gt;&lt;title&gt;Implementing the Five Year Forward View for Mental Health.&lt;/title&gt;&lt;/titles&gt;&lt;dates&gt;&lt;year&gt;2016&lt;/year&gt;&lt;/dates&gt;&lt;publisher&gt; https://wwwenglandnhsuk/wp-content/uploads/2016/07/fyfv-mhpdf&lt;/publisher&gt;&lt;urls&gt;&lt;/urls&gt;&lt;/record&gt;&lt;/Cite&gt;&lt;/EndNote&gt;</w:instrText>
      </w:r>
      <w:r w:rsidR="000D54A9">
        <w:fldChar w:fldCharType="separate"/>
      </w:r>
      <w:r w:rsidR="00D7767D">
        <w:rPr>
          <w:noProof/>
        </w:rPr>
        <w:t>(NHS England, 2016)</w:t>
      </w:r>
      <w:r w:rsidR="000D54A9">
        <w:fldChar w:fldCharType="end"/>
      </w:r>
      <w:r w:rsidR="00B52549">
        <w:t xml:space="preserve">. </w:t>
      </w:r>
    </w:p>
    <w:p w14:paraId="27951482" w14:textId="1E0534DA" w:rsidR="00605414" w:rsidRDefault="00605414">
      <w:r>
        <w:rPr>
          <w:b/>
          <w:bCs/>
          <w:noProof/>
        </w:rPr>
        <mc:AlternateContent>
          <mc:Choice Requires="wps">
            <w:drawing>
              <wp:anchor distT="0" distB="0" distL="114300" distR="114300" simplePos="0" relativeHeight="251659264" behindDoc="0" locked="0" layoutInCell="1" allowOverlap="1" wp14:anchorId="630EFD26" wp14:editId="31934DED">
                <wp:simplePos x="0" y="0"/>
                <wp:positionH relativeFrom="column">
                  <wp:posOffset>-60325</wp:posOffset>
                </wp:positionH>
                <wp:positionV relativeFrom="paragraph">
                  <wp:posOffset>178435</wp:posOffset>
                </wp:positionV>
                <wp:extent cx="5641975" cy="574675"/>
                <wp:effectExtent l="0" t="0" r="15875" b="15875"/>
                <wp:wrapNone/>
                <wp:docPr id="1" name="Rectangle 1"/>
                <wp:cNvGraphicFramePr/>
                <a:graphic xmlns:a="http://schemas.openxmlformats.org/drawingml/2006/main">
                  <a:graphicData uri="http://schemas.microsoft.com/office/word/2010/wordprocessingShape">
                    <wps:wsp>
                      <wps:cNvSpPr/>
                      <wps:spPr>
                        <a:xfrm>
                          <a:off x="0" y="0"/>
                          <a:ext cx="5641975" cy="574675"/>
                        </a:xfrm>
                        <a:prstGeom prst="rect">
                          <a:avLst/>
                        </a:prstGeom>
                        <a:solidFill>
                          <a:schemeClr val="accent1">
                            <a:alpha val="43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023D7B" id="Rectangle 1" o:spid="_x0000_s1026" style="position:absolute;margin-left:-4.75pt;margin-top:14.05pt;width:444.25pt;height:45.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" fillcolor="#4472c4 [3204]" strokecolor="#1f3763 [1604]" strokeweight="1pt">
                <v:fill opacity="28270f"/>
              </v:rect>
            </w:pict>
          </mc:Fallback>
        </mc:AlternateContent>
      </w:r>
    </w:p>
    <w:p w14:paraId="37E0E88D" w14:textId="7A22A447" w:rsidR="00B52549" w:rsidRPr="00466B15" w:rsidRDefault="00B52549">
      <w:pPr>
        <w:rPr>
          <w:b/>
          <w:bCs/>
        </w:rPr>
      </w:pPr>
      <w:r w:rsidRPr="00466B15">
        <w:rPr>
          <w:b/>
          <w:bCs/>
        </w:rPr>
        <w:t>Goal 1: Research to halve the number of children and young people experiencing persistent mental health problems</w:t>
      </w:r>
    </w:p>
    <w:p w14:paraId="49224615" w14:textId="77777777" w:rsidR="00605414" w:rsidRDefault="00605414"/>
    <w:p w14:paraId="41975B27" w14:textId="7B215762" w:rsidR="00B52549" w:rsidRDefault="00B52549">
      <w:r>
        <w:t xml:space="preserve">We know that to improve the mental health of people in communities across the UK we need to focus on the early years and reduce poor mental health among children and young people and better address mental health problems as they develop. </w:t>
      </w:r>
      <w:r w:rsidR="0003404A">
        <w:t>As well as bringing immediate benefits to children, young people, and families, t</w:t>
      </w:r>
      <w:r>
        <w:t>his</w:t>
      </w:r>
      <w:r w:rsidR="0003404A">
        <w:t xml:space="preserve"> also</w:t>
      </w:r>
      <w:r>
        <w:t xml:space="preserve"> has the potential to decrease the prevalence of adult mental health difficulties</w:t>
      </w:r>
      <w:r w:rsidR="00565F9C">
        <w:t>,</w:t>
      </w:r>
      <w:r>
        <w:t xml:space="preserve"> and investment at this stage is also likely to have multiple benefits on </w:t>
      </w:r>
      <w:r>
        <w:lastRenderedPageBreak/>
        <w:t xml:space="preserve">educational outcomes and employment skills. </w:t>
      </w:r>
      <w:r w:rsidR="005916D8">
        <w:t>Most exercises on mental health research priorities have mentioned childhood difficulties</w:t>
      </w:r>
      <w:r w:rsidR="00B04C92">
        <w:t xml:space="preserve"> </w:t>
      </w:r>
      <w:r w:rsidR="00B04C92">
        <w:fldChar w:fldCharType="begin"/>
      </w:r>
      <w:r w:rsidR="00D7767D">
        <w:instrText xml:space="preserve"> ADDIN EN.CITE &lt;EndNote&gt;&lt;Cite&gt;&lt;Author&gt;Medical Research Council&lt;/Author&gt;&lt;Year&gt;2017&lt;/Year&gt;&lt;RecNum&gt;62&lt;/RecNum&gt;&lt;DisplayText&gt;(Medical Research Council, 2017; Tomlinson et al., 2009)&lt;/DisplayText&gt;&lt;record&gt;&lt;rec-number&gt;62&lt;/rec-number&gt;&lt;foreign-keys&gt;&lt;key app="EN" db-id="dtr2wws2das0vqerzd4xrws7xff2vdf9zxda" timestamp="1601969676"&gt;62&lt;/key&gt;&lt;/foreign-keys&gt;&lt;ref-type name="Book"&gt;6&lt;/ref-type&gt;&lt;contributors&gt;&lt;authors&gt;&lt;author&gt;Medical Research Council,&lt;/author&gt;&lt;/authors&gt;&lt;/contributors&gt;&lt;titles&gt;&lt;title&gt;Strategy for Lifelong Mental health Research&lt;/title&gt;&lt;/titles&gt;&lt;dates&gt;&lt;year&gt;2017&lt;/year&gt;&lt;/dates&gt;&lt;publisher&gt; https://mrcukriorg/documents/pdf/strategy-for-lifelong-mental-health-research/&lt;/publisher&gt;&lt;urls&gt;&lt;/urls&gt;&lt;/record&gt;&lt;/Cite&gt;&lt;Cite&gt;&lt;Author&gt;Tomlinson&lt;/Author&gt;&lt;Year&gt;2009&lt;/Year&gt;&lt;RecNum&gt;84&lt;/RecNum&gt;&lt;record&gt;&lt;rec-number&gt;84&lt;/rec-number&gt;&lt;foreign-keys&gt;&lt;key app="EN" db-id="dtr2wws2das0vqerzd4xrws7xff2vdf9zxda" timestamp="1601973246"&gt;84&lt;/key&gt;&lt;/foreign-keys&gt;&lt;ref-type name="Journal Article"&gt;17&lt;/ref-type&gt;&lt;contributors&gt;&lt;authors&gt;&lt;author&gt;Tomlinson, Mark&lt;/author&gt;&lt;author&gt;Rudan, Igor&lt;/author&gt;&lt;author&gt;Saxena, Shekhar&lt;/author&gt;&lt;author&gt;Swartz, Leslie&lt;/author&gt;&lt;author&gt;Tsai, Alexander C&lt;/author&gt;&lt;author&gt;Patel, Vikram&lt;/author&gt;&lt;/authors&gt;&lt;/contributors&gt;&lt;titles&gt;&lt;title&gt;Setting priorities for global mental health research&lt;/title&gt;&lt;secondary-title&gt;Bulletin of the World Health Organization&lt;/secondary-title&gt;&lt;/titles&gt;&lt;periodical&gt;&lt;full-title&gt;Bulletin of the World Health Organization&lt;/full-title&gt;&lt;/periodical&gt;&lt;pages&gt;438-446&lt;/pages&gt;&lt;volume&gt;87&lt;/volume&gt;&lt;dates&gt;&lt;year&gt;2009&lt;/year&gt;&lt;/dates&gt;&lt;isbn&gt;0042-9686&lt;/isbn&gt;&lt;urls&gt;&lt;/urls&gt;&lt;/record&gt;&lt;/Cite&gt;&lt;/EndNote&gt;</w:instrText>
      </w:r>
      <w:r w:rsidR="00B04C92">
        <w:fldChar w:fldCharType="separate"/>
      </w:r>
      <w:r w:rsidR="00D7767D">
        <w:rPr>
          <w:noProof/>
        </w:rPr>
        <w:t>(Medical Research Council, 2017; Tomlinson et al., 2009)</w:t>
      </w:r>
      <w:r w:rsidR="00B04C92">
        <w:fldChar w:fldCharType="end"/>
      </w:r>
      <w:r w:rsidR="00565F9C">
        <w:t>,</w:t>
      </w:r>
      <w:r w:rsidR="005916D8">
        <w:t xml:space="preserve"> but </w:t>
      </w:r>
      <w:r w:rsidR="006F7D1C">
        <w:t xml:space="preserve">our process has </w:t>
      </w:r>
      <w:r w:rsidR="005916D8">
        <w:t xml:space="preserve"> refined this focus to</w:t>
      </w:r>
      <w:r>
        <w:t xml:space="preserve"> persistent mental health problems</w:t>
      </w:r>
      <w:r w:rsidR="0082067F">
        <w:t xml:space="preserve"> as they</w:t>
      </w:r>
      <w:r>
        <w:t xml:space="preserve"> are likely to </w:t>
      </w:r>
      <w:r w:rsidR="00862F84">
        <w:t xml:space="preserve">continue </w:t>
      </w:r>
      <w:r w:rsidR="00A14B6B">
        <w:t xml:space="preserve">into </w:t>
      </w:r>
      <w:r>
        <w:t xml:space="preserve">or recur </w:t>
      </w:r>
      <w:r w:rsidR="00A14B6B">
        <w:t>during</w:t>
      </w:r>
      <w:r>
        <w:t xml:space="preserve"> adulthood</w:t>
      </w:r>
      <w:r w:rsidR="0082067F">
        <w:t>. A</w:t>
      </w:r>
      <w:r>
        <w:t xml:space="preserve"> </w:t>
      </w:r>
      <w:r w:rsidR="005916D8">
        <w:t>concentrati</w:t>
      </w:r>
      <w:r w:rsidR="0082067F">
        <w:t>on</w:t>
      </w:r>
      <w:r>
        <w:t xml:space="preserve"> on mental health promotion as </w:t>
      </w:r>
      <w:r w:rsidR="00C31C11">
        <w:t>part of a broader</w:t>
      </w:r>
      <w:r>
        <w:t xml:space="preserve"> public mental health </w:t>
      </w:r>
      <w:r w:rsidR="00C31C11">
        <w:t xml:space="preserve">strategy </w:t>
      </w:r>
      <w:r w:rsidR="00B969C3">
        <w:t xml:space="preserve">should </w:t>
      </w:r>
      <w:r>
        <w:t xml:space="preserve">also </w:t>
      </w:r>
      <w:r w:rsidR="00B969C3">
        <w:t xml:space="preserve">produce </w:t>
      </w:r>
      <w:r>
        <w:t>benefits for those whose mental health difficulties are more transient.</w:t>
      </w:r>
    </w:p>
    <w:p w14:paraId="45EF4065" w14:textId="59AD4797" w:rsidR="00466B15" w:rsidRDefault="00B52549">
      <w:r>
        <w:t>We have identified three evidence targets to address the overall goal.</w:t>
      </w:r>
    </w:p>
    <w:p w14:paraId="13517430" w14:textId="71641F3D" w:rsidR="00466B15" w:rsidRDefault="00B52549" w:rsidP="00466B15">
      <w:pPr>
        <w:pStyle w:val="ListParagraph"/>
        <w:numPr>
          <w:ilvl w:val="0"/>
          <w:numId w:val="1"/>
        </w:numPr>
      </w:pPr>
      <w:r w:rsidRPr="00D11504">
        <w:rPr>
          <w:b/>
          <w:bCs/>
        </w:rPr>
        <w:t>Target 1A</w:t>
      </w:r>
      <w:r>
        <w:t xml:space="preserve"> Increase knowledge of the </w:t>
      </w:r>
      <w:r w:rsidRPr="00D11504">
        <w:rPr>
          <w:b/>
          <w:bCs/>
          <w:i/>
          <w:iCs/>
        </w:rPr>
        <w:t>aetiology, development</w:t>
      </w:r>
      <w:r>
        <w:t xml:space="preserve"> (including risk and protective factors) </w:t>
      </w:r>
      <w:r w:rsidRPr="00D11504">
        <w:rPr>
          <w:b/>
          <w:bCs/>
          <w:i/>
          <w:iCs/>
        </w:rPr>
        <w:t>and progression</w:t>
      </w:r>
      <w:r>
        <w:t xml:space="preserve"> of mental health problems at key transition points across the life</w:t>
      </w:r>
      <w:r w:rsidR="00D11504">
        <w:t xml:space="preserve"> </w:t>
      </w:r>
      <w:r>
        <w:t>course.</w:t>
      </w:r>
    </w:p>
    <w:p w14:paraId="69262FD4" w14:textId="77777777" w:rsidR="00466B15" w:rsidRDefault="00B52549" w:rsidP="00466B15">
      <w:pPr>
        <w:pStyle w:val="ListParagraph"/>
        <w:numPr>
          <w:ilvl w:val="0"/>
          <w:numId w:val="1"/>
        </w:numPr>
      </w:pPr>
      <w:r w:rsidRPr="00D11504">
        <w:rPr>
          <w:b/>
          <w:bCs/>
        </w:rPr>
        <w:t>Target 1B</w:t>
      </w:r>
      <w:r>
        <w:t xml:space="preserve"> Increase research on </w:t>
      </w:r>
      <w:r w:rsidRPr="00D11504">
        <w:rPr>
          <w:b/>
          <w:bCs/>
          <w:i/>
          <w:iCs/>
        </w:rPr>
        <w:t>effective mental health promotion, prevention, treatment and support</w:t>
      </w:r>
      <w:r>
        <w:t xml:space="preserve"> in children and young people in education, </w:t>
      </w:r>
      <w:proofErr w:type="gramStart"/>
      <w:r>
        <w:t>community</w:t>
      </w:r>
      <w:proofErr w:type="gramEnd"/>
      <w:r>
        <w:t xml:space="preserve"> and health, including specialist mental health, settings.</w:t>
      </w:r>
    </w:p>
    <w:p w14:paraId="6D704E9A" w14:textId="77777777" w:rsidR="00466B15" w:rsidRDefault="00B52549" w:rsidP="00466B15">
      <w:pPr>
        <w:pStyle w:val="ListParagraph"/>
        <w:numPr>
          <w:ilvl w:val="0"/>
          <w:numId w:val="1"/>
        </w:numPr>
      </w:pPr>
      <w:r w:rsidRPr="00D11504">
        <w:rPr>
          <w:b/>
          <w:bCs/>
        </w:rPr>
        <w:t>Target 1C</w:t>
      </w:r>
      <w:r>
        <w:t xml:space="preserve"> Increase research on </w:t>
      </w:r>
      <w:r w:rsidRPr="00D11504">
        <w:rPr>
          <w:b/>
          <w:bCs/>
          <w:i/>
          <w:iCs/>
        </w:rPr>
        <w:t>implementation of effective interventions</w:t>
      </w:r>
      <w:r>
        <w:t xml:space="preserve"> in a range of settings to optimise outcomes. This includes research on service delivery and organisational factors influencing outcomes. </w:t>
      </w:r>
    </w:p>
    <w:p w14:paraId="50142379" w14:textId="507B12B7" w:rsidR="00B52549" w:rsidRDefault="00B52549" w:rsidP="00466B15">
      <w:pPr>
        <w:ind w:left="360"/>
      </w:pPr>
      <w:r w:rsidRPr="00466B15">
        <w:rPr>
          <w:b/>
          <w:bCs/>
          <w:i/>
          <w:iCs/>
        </w:rPr>
        <w:t>Potential Measures</w:t>
      </w:r>
      <w:r>
        <w:t xml:space="preserve">: The recent survey of child and adolescent mental health in England provides a baseline for this goal. The green paper on Children and Young people’s Mental Health </w:t>
      </w:r>
      <w:r w:rsidR="00A9758D">
        <w:fldChar w:fldCharType="begin"/>
      </w:r>
      <w:r w:rsidR="00D7767D">
        <w:instrText xml:space="preserve"> ADDIN EN.CITE &lt;EndNote&gt;&lt;Cite&gt;&lt;Author&gt;Department of Health &amp;amp; Social Care &amp;amp; Department of Education&lt;/Author&gt;&lt;Year&gt;2017&lt;/Year&gt;&lt;RecNum&gt;82&lt;/RecNum&gt;&lt;DisplayText&gt;(Department of Health &amp;amp; Social Care &amp;amp; Department of Education, 2017)&lt;/DisplayText&gt;&lt;record&gt;&lt;rec-number&gt;82&lt;/rec-number&gt;&lt;foreign-keys&gt;&lt;key app="EN" db-id="dtr2wws2das0vqerzd4xrws7xff2vdf9zxda" timestamp="1601970976"&gt;82&lt;/key&gt;&lt;/foreign-keys&gt;&lt;ref-type name="Book"&gt;6&lt;/ref-type&gt;&lt;contributors&gt;&lt;authors&gt;&lt;author&gt;Department of Health &amp;amp; Social Care &amp;amp; Department of Education,&lt;/author&gt;&lt;/authors&gt;&lt;/contributors&gt;&lt;titles&gt;&lt;title&gt;Transforming Children and Young people’s Mental health Provision: a Green paper. &lt;/title&gt;&lt;/titles&gt;&lt;dates&gt;&lt;year&gt;2017&lt;/year&gt;&lt;/dates&gt;&lt;pub-location&gt;Crown Copyright&lt;/pub-location&gt;&lt;publisher&gt;https://assets.publishing.service.gov.uk/government/uploads/system/uploads/attachment_data/file/728892/government-response-to-consultation-on-transforming-children-and-young-peoples-mental-health.pdf&lt;/publisher&gt;&lt;urls&gt;&lt;/urls&gt;&lt;/record&gt;&lt;/Cite&gt;&lt;/EndNote&gt;</w:instrText>
      </w:r>
      <w:r w:rsidR="00A9758D">
        <w:fldChar w:fldCharType="separate"/>
      </w:r>
      <w:r w:rsidR="00D7767D">
        <w:rPr>
          <w:noProof/>
        </w:rPr>
        <w:t>(Department of Health &amp; Social Care &amp; Department of Education, 2017)</w:t>
      </w:r>
      <w:r w:rsidR="00A9758D">
        <w:fldChar w:fldCharType="end"/>
      </w:r>
      <w:r>
        <w:t xml:space="preserve"> recommended that this survey be repeated every 7 years which provides a clear measure for many of these targets</w:t>
      </w:r>
      <w:r w:rsidR="00A96D58">
        <w:t>,</w:t>
      </w:r>
      <w:r w:rsidR="006F7D1C" w:rsidRPr="006F7D1C">
        <w:t xml:space="preserve"> </w:t>
      </w:r>
      <w:r w:rsidR="006F7D1C">
        <w:t>including monitoring of equality</w:t>
      </w:r>
      <w:r>
        <w:t xml:space="preserve">. We will therefore know the changes over time in the numbers of children and young people with a diagnosable mental health problem. The survey also covers access to treatment and although two thirds of children have contact with a professional service, only one quarter have contact with a mental health specialist and this is often not until after a considerable waiting period. In addition, there are surveys (e.g. </w:t>
      </w:r>
      <w:r w:rsidR="00797D8A">
        <w:fldChar w:fldCharType="begin"/>
      </w:r>
      <w:r w:rsidR="00F65250">
        <w:instrText xml:space="preserve"> ADDIN EN.CITE &lt;EndNote&gt;&lt;Cite&gt;&lt;Author&gt;YoungMinds.&lt;/Author&gt;&lt;Year&gt;2018&lt;/Year&gt;&lt;RecNum&gt;83&lt;/RecNum&gt;&lt;DisplayText&gt;(YoungMinds., 2018)&lt;/DisplayText&gt;&lt;record&gt;&lt;rec-number&gt;83&lt;/rec-number&gt;&lt;foreign-keys&gt;&lt;key app="EN" db-id="dtr2wws2das0vqerzd4xrws7xff2vdf9zxda" timestamp="1601971250"&gt;83&lt;/key&gt;&lt;/foreign-keys&gt;&lt;ref-type name="Book"&gt;6&lt;/ref-type&gt;&lt;contributors&gt;&lt;authors&gt;&lt;author&gt;YoungMinds. &lt;/author&gt;&lt;/authors&gt;&lt;/contributors&gt;&lt;titles&gt;&lt;title&gt;Fighting for young people&amp;apos;s mental health report&lt;/title&gt;&lt;/titles&gt;&lt;dates&gt;&lt;year&gt;2018&lt;/year&gt;&lt;/dates&gt;&lt;publisher&gt;https://youngmindsorguk/media/2258/youngminds-fightingfor-reportpdf&lt;/publisher&gt;&lt;urls&gt;&lt;/urls&gt;&lt;/record&gt;&lt;/Cite&gt;&lt;/EndNote&gt;</w:instrText>
      </w:r>
      <w:r w:rsidR="00797D8A">
        <w:fldChar w:fldCharType="separate"/>
      </w:r>
      <w:r w:rsidR="00F65250">
        <w:rPr>
          <w:noProof/>
        </w:rPr>
        <w:t>(YoungMinds., 2018)</w:t>
      </w:r>
      <w:r w:rsidR="00797D8A">
        <w:fldChar w:fldCharType="end"/>
      </w:r>
      <w:r>
        <w:t xml:space="preserve"> which highlight satisfaction with the services provided. We should notice the effects of increasing effective treatments for this age group by monitoring </w:t>
      </w:r>
      <w:r w:rsidR="00C31C11">
        <w:t xml:space="preserve">the implementation of </w:t>
      </w:r>
      <w:r>
        <w:t>N</w:t>
      </w:r>
      <w:r w:rsidR="00B969C3">
        <w:t>ational Institute for Health and Care Excellence (NICE)</w:t>
      </w:r>
      <w:r>
        <w:t xml:space="preserve"> guidance</w:t>
      </w:r>
      <w:r w:rsidR="00253EF5">
        <w:t>. This</w:t>
      </w:r>
      <w:r>
        <w:t xml:space="preserve"> should show increases in the number of accepted mental health interventions for a larger number of </w:t>
      </w:r>
      <w:r w:rsidR="006F7D1C">
        <w:t xml:space="preserve">mental health </w:t>
      </w:r>
      <w:r w:rsidR="00C740E2">
        <w:t>disorders</w:t>
      </w:r>
      <w:r w:rsidR="00253EF5">
        <w:t>,</w:t>
      </w:r>
      <w:r>
        <w:t xml:space="preserve"> and</w:t>
      </w:r>
      <w:r w:rsidR="00253EF5">
        <w:t>,</w:t>
      </w:r>
      <w:r>
        <w:t xml:space="preserve"> although records of effective school</w:t>
      </w:r>
      <w:r w:rsidR="0003404A">
        <w:t>-based</w:t>
      </w:r>
      <w:r>
        <w:t xml:space="preserve"> interventions are in their infancy </w:t>
      </w:r>
      <w:r w:rsidRPr="004D7D3F">
        <w:t xml:space="preserve">(e.g. </w:t>
      </w:r>
      <w:r w:rsidR="0088565A">
        <w:fldChar w:fldCharType="begin"/>
      </w:r>
      <w:r w:rsidR="00F65250">
        <w:instrText xml:space="preserve"> ADDIN EN.CITE &lt;EndNote&gt;&lt;Cite&gt;&lt;Author&gt;Early Intervention Foundation&lt;/Author&gt;&lt;Year&gt;2019&lt;/Year&gt;&lt;RecNum&gt;86&lt;/RecNum&gt;&lt;DisplayText&gt;(Early Intervention Foundation, 2019)&lt;/DisplayText&gt;&lt;record&gt;&lt;rec-number&gt;86&lt;/rec-number&gt;&lt;foreign-keys&gt;&lt;key app="EN" db-id="dtr2wws2das0vqerzd4xrws7xff2vdf9zxda" timestamp="1601973802"&gt;86&lt;/key&gt;&lt;/foreign-keys&gt;&lt;ref-type name="Book"&gt;6&lt;/ref-type&gt;&lt;contributors&gt;&lt;authors&gt;&lt;author&gt;Early Intervention Foundation, &lt;/author&gt;&lt;/authors&gt;&lt;/contributors&gt;&lt;titles&gt;&lt;title&gt;Guidebook.&lt;/title&gt;&lt;/titles&gt;&lt;dates&gt;&lt;year&gt;2019&lt;/year&gt;&lt;/dates&gt;&lt;publisher&gt;https://guidebookeiforguk/&lt;/publisher&gt;&lt;urls&gt;&lt;/urls&gt;&lt;/record&gt;&lt;/Cite&gt;&lt;/EndNote&gt;</w:instrText>
      </w:r>
      <w:r w:rsidR="0088565A">
        <w:fldChar w:fldCharType="separate"/>
      </w:r>
      <w:r w:rsidR="00F65250">
        <w:rPr>
          <w:noProof/>
        </w:rPr>
        <w:t>(Early Intervention Foundation, 2019)</w:t>
      </w:r>
      <w:r w:rsidR="0088565A">
        <w:fldChar w:fldCharType="end"/>
      </w:r>
      <w:r w:rsidRPr="00555DDE">
        <w:t>,</w:t>
      </w:r>
      <w:r>
        <w:t xml:space="preserve"> they will provide monitoring information. There is an expectation in the NHS that routine outcome measures will also be collected by services providing interventions on behalf of the NHS for children and young people</w:t>
      </w:r>
      <w:r w:rsidR="00253EF5">
        <w:t xml:space="preserve">, </w:t>
      </w:r>
      <w:r>
        <w:t>so we should be able to monitor the number of people receiving a service as well as the number who benefit from that service. Finally, data linkage across health, education and work would provide longitudinal outcomes especially for those who experience a mental health disorder in early life.</w:t>
      </w:r>
      <w:r w:rsidR="00B32C1B">
        <w:t xml:space="preserve"> This is possible and is beginning to happen </w:t>
      </w:r>
      <w:r w:rsidR="00827EEA">
        <w:fldChar w:fldCharType="begin"/>
      </w:r>
      <w:r w:rsidR="00827EEA">
        <w:instrText xml:space="preserve"> ADDIN EN.CITE &lt;EndNote&gt;&lt;Cite&gt;&lt;Author&gt;Downs&lt;/Author&gt;&lt;Year&gt;2019&lt;/Year&gt;&lt;RecNum&gt;108&lt;/RecNum&gt;&lt;DisplayText&gt;(Downs et al., 2019)&lt;/DisplayText&gt;&lt;record&gt;&lt;rec-number&gt;108&lt;/rec-number&gt;&lt;foreign-keys&gt;&lt;key app="EN" db-id="dtr2wws2das0vqerzd4xrws7xff2vdf9zxda" timestamp="1607350224"&gt;108&lt;/key&gt;&lt;/foreign-keys&gt;&lt;ref-type name="Journal Article"&gt;17&lt;/ref-type&gt;&lt;contributors&gt;&lt;authors&gt;&lt;author&gt;Downs, Johnny M&lt;/author&gt;&lt;author&gt;Ford, Tamsin&lt;/author&gt;&lt;author&gt;Stewart, Robert&lt;/author&gt;&lt;author&gt;Epstein, Sophie&lt;/author&gt;&lt;author&gt;Shetty, Hitesh&lt;/author&gt;&lt;author&gt;Little, Ryan&lt;/author&gt;&lt;author&gt;Jewell, Amelia&lt;/author&gt;&lt;author&gt;Broadbent, Matthew&lt;/author&gt;&lt;author&gt;Deighton, Jessica&lt;/author&gt;&lt;author&gt;Mostafa, Tarek&lt;/author&gt;&lt;/authors&gt;&lt;/contributors&gt;&lt;titles&gt;&lt;title&gt;An approach to linking education, social care and electronic health records for children and young people in South London: a linkage study of child and adolescent mental health service data&lt;/title&gt;&lt;secondary-title&gt;BMJ open&lt;/secondary-title&gt;&lt;/titles&gt;&lt;periodical&gt;&lt;full-title&gt;BMJ open&lt;/full-title&gt;&lt;/periodical&gt;&lt;volume&gt;9&lt;/volume&gt;&lt;number&gt;1&lt;/number&gt;&lt;dates&gt;&lt;year&gt;2019&lt;/year&gt;&lt;/dates&gt;&lt;isbn&gt;2044-6055&lt;/isbn&gt;&lt;urls&gt;&lt;/urls&gt;&lt;/record&gt;&lt;/Cite&gt;&lt;/EndNote&gt;</w:instrText>
      </w:r>
      <w:r w:rsidR="00827EEA">
        <w:fldChar w:fldCharType="separate"/>
      </w:r>
      <w:r w:rsidR="00827EEA">
        <w:rPr>
          <w:noProof/>
        </w:rPr>
        <w:t>(Downs et al., 2019)</w:t>
      </w:r>
      <w:r w:rsidR="00827EEA">
        <w:fldChar w:fldCharType="end"/>
      </w:r>
      <w:r w:rsidR="00B32C1B">
        <w:t>.</w:t>
      </w:r>
    </w:p>
    <w:p w14:paraId="1C89D950" w14:textId="2FEED13C" w:rsidR="00605414" w:rsidRPr="003A6F43" w:rsidRDefault="00605414" w:rsidP="003A6F43">
      <w:r>
        <w:rPr>
          <w:b/>
          <w:bCs/>
          <w:noProof/>
        </w:rPr>
        <mc:AlternateContent>
          <mc:Choice Requires="wps">
            <w:drawing>
              <wp:anchor distT="0" distB="0" distL="114300" distR="114300" simplePos="0" relativeHeight="251661312" behindDoc="0" locked="0" layoutInCell="1" allowOverlap="1" wp14:anchorId="67DE6CA1" wp14:editId="59FCBE93">
                <wp:simplePos x="0" y="0"/>
                <wp:positionH relativeFrom="margin">
                  <wp:posOffset>-47626</wp:posOffset>
                </wp:positionH>
                <wp:positionV relativeFrom="paragraph">
                  <wp:posOffset>194945</wp:posOffset>
                </wp:positionV>
                <wp:extent cx="5724525" cy="5334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5724525" cy="533400"/>
                        </a:xfrm>
                        <a:prstGeom prst="rect">
                          <a:avLst/>
                        </a:prstGeom>
                        <a:solidFill>
                          <a:srgbClr val="4472C4">
                            <a:alpha val="43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46B5A" id="Rectangle 2" o:spid="_x0000_s1026" style="position:absolute;margin-left:-3.75pt;margin-top:15.35pt;width:450.75pt;height:4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" fillcolor="#4472c4" strokecolor="#2f528f" strokeweight="1pt">
                <v:fill opacity="28270f"/>
                <w10:wrap anchorx="margin"/>
              </v:rect>
            </w:pict>
          </mc:Fallback>
        </mc:AlternateContent>
      </w:r>
    </w:p>
    <w:p w14:paraId="6E36C921" w14:textId="624C9B4D" w:rsidR="00D11504" w:rsidRDefault="00B52549">
      <w:r w:rsidRPr="00D11504">
        <w:rPr>
          <w:b/>
          <w:bCs/>
        </w:rPr>
        <w:t>Goal 2: Research to improve understanding of the links between physical and mental health, and eliminate the mortality gap</w:t>
      </w:r>
      <w:r>
        <w:t xml:space="preserve"> </w:t>
      </w:r>
    </w:p>
    <w:p w14:paraId="35865456" w14:textId="7CE657D1" w:rsidR="00B52549" w:rsidRDefault="00B52549">
      <w:r>
        <w:t>Nearly half the people (46%) with a mental health problem also have a long-term physical condition</w:t>
      </w:r>
      <w:r w:rsidR="003D0A39">
        <w:t>,</w:t>
      </w:r>
      <w:r>
        <w:t xml:space="preserve"> and 30% with long-term </w:t>
      </w:r>
      <w:r w:rsidR="003D0A39">
        <w:t xml:space="preserve">physical </w:t>
      </w:r>
      <w:r>
        <w:t>condition</w:t>
      </w:r>
      <w:r w:rsidR="003D0A39">
        <w:t>s</w:t>
      </w:r>
      <w:r>
        <w:t xml:space="preserve"> have a mental health problem </w:t>
      </w:r>
      <w:r w:rsidR="004D7D3F">
        <w:fldChar w:fldCharType="begin"/>
      </w:r>
      <w:r w:rsidR="00F65250">
        <w:instrText xml:space="preserve"> ADDIN EN.CITE &lt;EndNote&gt;&lt;Cite&gt;&lt;Author&gt;Naylor C&lt;/Author&gt;&lt;Year&gt;2012&lt;/Year&gt;&lt;RecNum&gt;71&lt;/RecNum&gt;&lt;DisplayText&gt;(Naylor C, 2012)&lt;/DisplayText&gt;&lt;record&gt;&lt;rec-number&gt;71&lt;/rec-number&gt;&lt;foreign-keys&gt;&lt;key app="EN" db-id="dtr2wws2das0vqerzd4xrws7xff2vdf9zxda" timestamp="1601970517"&gt;71&lt;/key&gt;&lt;/foreign-keys&gt;&lt;ref-type name="Book"&gt;6&lt;/ref-type&gt;&lt;contributors&gt;&lt;authors&gt;&lt;author&gt;Naylor C, Parsonage M, McDaid D, Knapp M, Fossey M, Galea A.&lt;/author&gt;&lt;/authors&gt;&lt;/contributors&gt;&lt;titles&gt;&lt;title&gt;Long Term Conditions and Mental Health: The cost of co-morbidities. The King’s Fund and Centre for Mental Health&lt;/title&gt;&lt;/titles&gt;&lt;dates&gt;&lt;year&gt;2012&lt;/year&gt;&lt;/dates&gt;&lt;publisher&gt;https://wwwkingsfundorguk/publications/long-term-conditions-and-mental-health&lt;/publisher&gt;&lt;urls&gt;&lt;/urls&gt;&lt;/record&gt;&lt;/Cite&gt;&lt;/EndNote&gt;</w:instrText>
      </w:r>
      <w:r w:rsidR="004D7D3F">
        <w:fldChar w:fldCharType="separate"/>
      </w:r>
      <w:r w:rsidR="00F65250">
        <w:rPr>
          <w:noProof/>
        </w:rPr>
        <w:t>(Naylor C, 2012)</w:t>
      </w:r>
      <w:r w:rsidR="004D7D3F">
        <w:fldChar w:fldCharType="end"/>
      </w:r>
      <w:r>
        <w:t xml:space="preserve">. These </w:t>
      </w:r>
      <w:r w:rsidR="00B32C1B">
        <w:t>multi</w:t>
      </w:r>
      <w:r>
        <w:t>-morbidities increase the costs of care and physical health outcomes</w:t>
      </w:r>
      <w:r w:rsidR="004B3C3B">
        <w:t xml:space="preserve"> </w:t>
      </w:r>
      <w:r w:rsidR="006B718A">
        <w:fldChar w:fldCharType="begin">
          <w:fldData xml:space="preserve">PEVuZE5vdGU+PENpdGU+PEF1dGhvcj5Jc21haWw8L0F1dGhvcj48WWVhcj4yMDA3PC9ZZWFyPjxS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</w:fldData>
        </w:fldChar>
      </w:r>
      <w:r w:rsidR="004329DC">
        <w:instrText xml:space="preserve"> ADDIN EN.CITE </w:instrText>
      </w:r>
      <w:r w:rsidR="004329DC">
        <w:fldChar w:fldCharType="begin">
          <w:fldData xml:space="preserve">PEVuZE5vdGU+PENpdGU+PEF1dGhvcj5Jc21haWw8L0F1dGhvcj48WWVhcj4yMDA3PC9ZZWFyPjxS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</w:fldData>
        </w:fldChar>
      </w:r>
      <w:r w:rsidR="004329DC">
        <w:instrText xml:space="preserve"> ADDIN EN.CITE.DATA </w:instrText>
      </w:r>
      <w:r w:rsidR="004329DC">
        <w:fldChar w:fldCharType="end"/>
      </w:r>
      <w:r w:rsidR="006B718A">
        <w:fldChar w:fldCharType="separate"/>
      </w:r>
      <w:r w:rsidR="004329DC">
        <w:rPr>
          <w:noProof/>
        </w:rPr>
        <w:t>(Ismail, Winkley, Stahl, Chalder, &amp; Edmonds, 2007; Zuidersma, Ormel, Conradi, &amp; de Jonge, 2012)</w:t>
      </w:r>
      <w:r w:rsidR="006B718A">
        <w:fldChar w:fldCharType="end"/>
      </w:r>
      <w:r>
        <w:t xml:space="preserve">. For people living with </w:t>
      </w:r>
      <w:r>
        <w:lastRenderedPageBreak/>
        <w:t>severe mental health problems the risks are greater</w:t>
      </w:r>
      <w:r w:rsidR="003D0A39">
        <w:t>. Th</w:t>
      </w:r>
      <w:r w:rsidR="00AB0EDD">
        <w:t>ey</w:t>
      </w:r>
      <w:r>
        <w:t xml:space="preserve"> are over three times more likely to have a physical health problem and may die 10–20 years earlier than others in the general population</w:t>
      </w:r>
      <w:r w:rsidR="0003404A">
        <w:t xml:space="preserve"> </w:t>
      </w:r>
      <w:r w:rsidR="00780765">
        <w:fldChar w:fldCharType="begin"/>
      </w:r>
      <w:r w:rsidR="00780765">
        <w:instrText xml:space="preserve"> ADDIN EN.CITE &lt;EndNote&gt;&lt;Cite&gt;&lt;Author&gt;Chang&lt;/Author&gt;&lt;Year&gt;2011&lt;/Year&gt;&lt;RecNum&gt;109&lt;/RecNum&gt;&lt;DisplayText&gt;(Chang et al., 2011)&lt;/DisplayText&gt;&lt;record&gt;&lt;rec-number&gt;109&lt;/rec-number&gt;&lt;foreign-keys&gt;&lt;key app="EN" db-id="dtr2wws2das0vqerzd4xrws7xff2vdf9zxda" timestamp="1607350317"&gt;109&lt;/key&gt;&lt;/foreign-keys&gt;&lt;ref-type name="Conference Proceedings"&gt;10&lt;/ref-type&gt;&lt;contributors&gt;&lt;authors&gt;&lt;author&gt;Chang, CK&lt;/author&gt;&lt;author&gt;Hayes, RD&lt;/author&gt;&lt;author&gt;Perera, G&lt;/author&gt;&lt;author&gt;Broadbent, MTM&lt;/author&gt;&lt;author&gt;Fernandes, AC&lt;/author&gt;&lt;author&gt;Lee, WE&lt;/author&gt;&lt;author&gt;Hotopf, M&lt;/author&gt;&lt;author&gt;Stewart, R&lt;/author&gt;&lt;/authors&gt;&lt;/contributors&gt;&lt;titles&gt;&lt;title&gt;Life expectancy at birth for people with serious mental illness from a secondary mental health care case register in London, UK&lt;/title&gt;&lt;secondary-title&gt;AMERICAN JOURNAL OF EPIDEMIOLOGY&lt;/secondary-title&gt;&lt;/titles&gt;&lt;pages&gt;S311-S311&lt;/pages&gt;&lt;volume&gt;173&lt;/volume&gt;&lt;dates&gt;&lt;year&gt;2011&lt;/year&gt;&lt;/dates&gt;&lt;publisher&gt;OXFORD UNIV PRESS INC JOURNALS DEPT, 2001 EVANS RD, CARY, NC 27513 USA&lt;/publisher&gt;&lt;isbn&gt;0002-9262&lt;/isbn&gt;&lt;urls&gt;&lt;/urls&gt;&lt;/record&gt;&lt;/Cite&gt;&lt;/EndNote&gt;</w:instrText>
      </w:r>
      <w:r w:rsidR="00780765">
        <w:fldChar w:fldCharType="separate"/>
      </w:r>
      <w:r w:rsidR="00780765">
        <w:rPr>
          <w:noProof/>
        </w:rPr>
        <w:t>(Chang et al., 2011)</w:t>
      </w:r>
      <w:r w:rsidR="00780765">
        <w:fldChar w:fldCharType="end"/>
      </w:r>
      <w:r>
        <w:t xml:space="preserve">. </w:t>
      </w:r>
      <w:r w:rsidR="00EA2F7C">
        <w:t xml:space="preserve">This is often called the mortality gap. </w:t>
      </w:r>
      <w:r w:rsidR="0082067F">
        <w:t>T</w:t>
      </w:r>
      <w:r w:rsidR="00C31C11">
        <w:t>h</w:t>
      </w:r>
      <w:r w:rsidR="0082067F">
        <w:t xml:space="preserve">ere is even now some indication that they are more at risk of Covid-19 even after controlling for some risk factors such as obesity </w:t>
      </w:r>
      <w:r w:rsidR="00E34BF3">
        <w:fldChar w:fldCharType="begin"/>
      </w:r>
      <w:r w:rsidR="00D7767D">
        <w:instrText xml:space="preserve"> ADDIN EN.CITE &lt;EndNote&gt;&lt;Cite&gt;&lt;Author&gt;Taquet&lt;/Author&gt;&lt;Year&gt;2020&lt;/Year&gt;&lt;RecNum&gt;98&lt;/RecNum&gt;&lt;DisplayText&gt;(Taquet et al., 2020)&lt;/DisplayText&gt;&lt;record&gt;&lt;rec-number&gt;98&lt;/rec-number&gt;&lt;foreign-keys&gt;&lt;key app="EN" db-id="dtr2wws2das0vqerzd4xrws7xff2vdf9zxda" timestamp="1605520995"&gt;98&lt;/key&gt;&lt;/foreign-keys&gt;&lt;ref-type name="Journal Article"&gt;17&lt;/ref-type&gt;&lt;contributors&gt;&lt;authors&gt;&lt;author&gt;Taquet, Maxime&lt;/author&gt;&lt;author&gt;Luciano, Sierra&lt;/author&gt;&lt;author&gt;Geddes, John R&lt;/author&gt;&lt;author&gt;Harrison, Paul J&lt;/author&gt;&lt;/authors&gt;&lt;/contributors&gt;&lt;titles&gt;&lt;title&gt;Bidirectional associations between COVID-19 and psychiatric disorder: retrospective cohort studies of 62 354 COVID-19 cases in the USA&lt;/title&gt;&lt;secondary-title&gt;The Lancet Psychiatry&lt;/secondary-title&gt;&lt;/titles&gt;&lt;periodical&gt;&lt;full-title&gt;The Lancet Psychiatry&lt;/full-title&gt;&lt;/periodical&gt;&lt;dates&gt;&lt;year&gt;2020&lt;/year&gt;&lt;/dates&gt;&lt;isbn&gt;2215-0366&lt;/isbn&gt;&lt;urls&gt;&lt;/urls&gt;&lt;/record&gt;&lt;/Cite&gt;&lt;/EndNote&gt;</w:instrText>
      </w:r>
      <w:r w:rsidR="00E34BF3">
        <w:fldChar w:fldCharType="separate"/>
      </w:r>
      <w:r w:rsidR="00D7767D">
        <w:rPr>
          <w:noProof/>
        </w:rPr>
        <w:t>(Taquet et al., 2020)</w:t>
      </w:r>
      <w:r w:rsidR="00E34BF3">
        <w:fldChar w:fldCharType="end"/>
      </w:r>
      <w:r w:rsidR="0003404A">
        <w:t>.</w:t>
      </w:r>
      <w:r w:rsidR="0082067F">
        <w:t xml:space="preserve"> </w:t>
      </w:r>
      <w:r>
        <w:t>Most premature deaths are caused by potentially modifiable health-risk behaviours, such as tobacco smoking, alcohol and substance use, lack of exercise and obesity</w:t>
      </w:r>
      <w:r w:rsidR="00963948">
        <w:t>,</w:t>
      </w:r>
      <w:r>
        <w:t xml:space="preserve"> </w:t>
      </w:r>
      <w:r w:rsidR="00697B9B">
        <w:t>in addition to</w:t>
      </w:r>
      <w:r>
        <w:t xml:space="preserve"> social factors such as poverty, homelessness, and unemployment. Despite knowing these risk </w:t>
      </w:r>
      <w:r w:rsidRPr="00E12A19">
        <w:t>behaviours</w:t>
      </w:r>
      <w:r w:rsidR="00697B9B">
        <w:t>,</w:t>
      </w:r>
      <w:r w:rsidRPr="00E12A19">
        <w:t xml:space="preserve"> changing them is complex as their origins may lie in past traumas</w:t>
      </w:r>
      <w:r w:rsidR="00C83B27" w:rsidRPr="00E12A19">
        <w:t xml:space="preserve"> and</w:t>
      </w:r>
      <w:r w:rsidR="00F45B88" w:rsidRPr="00E12A19">
        <w:t>/or</w:t>
      </w:r>
      <w:r w:rsidR="00C83B27" w:rsidRPr="00E12A19">
        <w:t xml:space="preserve"> genetic predisposition</w:t>
      </w:r>
      <w:r w:rsidR="00F45B88" w:rsidRPr="00E12A19">
        <w:t>s</w:t>
      </w:r>
      <w:r w:rsidR="0082067F">
        <w:t>,</w:t>
      </w:r>
      <w:r w:rsidRPr="00E12A19">
        <w:t xml:space="preserve"> and so may be hard to change. But we still do not know how co-morbidities interact with each other and with social factors</w:t>
      </w:r>
      <w:r w:rsidR="008B1667">
        <w:t>,</w:t>
      </w:r>
      <w:r w:rsidRPr="00E12A19">
        <w:t xml:space="preserve"> although work on surfacing the underlying mechanism</w:t>
      </w:r>
      <w:r w:rsidR="0082067F">
        <w:t>,</w:t>
      </w:r>
      <w:r w:rsidRPr="00E12A19">
        <w:t xml:space="preserve"> </w:t>
      </w:r>
      <w:r w:rsidR="00C83B27" w:rsidRPr="00E12A19">
        <w:t xml:space="preserve">including </w:t>
      </w:r>
      <w:r w:rsidR="00E12A19" w:rsidRPr="00E12A19">
        <w:t xml:space="preserve">through </w:t>
      </w:r>
      <w:r w:rsidR="00C83B27" w:rsidRPr="00E12A19">
        <w:t xml:space="preserve">the effects of </w:t>
      </w:r>
      <w:r w:rsidR="00F45B88" w:rsidRPr="00E12A19">
        <w:t xml:space="preserve">different </w:t>
      </w:r>
      <w:r w:rsidR="00C83B27" w:rsidRPr="00E12A19">
        <w:t>medication</w:t>
      </w:r>
      <w:r w:rsidR="00F45B88" w:rsidRPr="00E12A19">
        <w:t>s</w:t>
      </w:r>
      <w:r w:rsidR="00C83B27" w:rsidRPr="00E12A19">
        <w:t xml:space="preserve"> </w:t>
      </w:r>
      <w:r w:rsidRPr="00E12A19">
        <w:t xml:space="preserve">continues (e.g. </w:t>
      </w:r>
      <w:r w:rsidR="00EB494E">
        <w:fldChar w:fldCharType="begin">
          <w:fldData xml:space="preserve">PEVuZE5vdGU+PENpdGU+PEF1dGhvcj5EcmVnYW48L0F1dGhvcj48WWVhcj4yMDIwPC9ZZWFyPjxS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</w:fldData>
        </w:fldChar>
      </w:r>
      <w:r w:rsidR="00F65250">
        <w:instrText xml:space="preserve"> ADDIN EN.CITE </w:instrText>
      </w:r>
      <w:r w:rsidR="00F65250">
        <w:fldChar w:fldCharType="begin">
          <w:fldData xml:space="preserve">PEVuZE5vdGU+PENpdGU+PEF1dGhvcj5EcmVnYW48L0F1dGhvcj48WWVhcj4yMDIwPC9ZZWFyPjxS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</w:fldData>
        </w:fldChar>
      </w:r>
      <w:r w:rsidR="00F65250">
        <w:instrText xml:space="preserve"> ADDIN EN.CITE.DATA </w:instrText>
      </w:r>
      <w:r w:rsidR="00F65250">
        <w:fldChar w:fldCharType="end"/>
      </w:r>
      <w:r w:rsidR="00EB494E">
        <w:fldChar w:fldCharType="separate"/>
      </w:r>
      <w:r w:rsidR="00F65250">
        <w:rPr>
          <w:noProof/>
        </w:rPr>
        <w:t>(Dregan et al., 2020; Momen et al., 2020; Stewart et al., 2009)</w:t>
      </w:r>
      <w:r w:rsidR="00EB494E">
        <w:fldChar w:fldCharType="end"/>
      </w:r>
      <w:r w:rsidRPr="00E12A19">
        <w:t xml:space="preserve">. An intervention </w:t>
      </w:r>
      <w:r>
        <w:t xml:space="preserve">for one problem might also affect another such as physical exercise having effects on wellbeing and physical health. It is only with this information that we can build towards </w:t>
      </w:r>
      <w:r w:rsidR="00274D33">
        <w:t xml:space="preserve">eliminating the </w:t>
      </w:r>
      <w:r>
        <w:t>mortality gap.</w:t>
      </w:r>
    </w:p>
    <w:p w14:paraId="4D6BA6D4" w14:textId="77777777" w:rsidR="00D11504" w:rsidRDefault="00B52549" w:rsidP="00D11504">
      <w:pPr>
        <w:pStyle w:val="ListParagraph"/>
        <w:numPr>
          <w:ilvl w:val="0"/>
          <w:numId w:val="2"/>
        </w:numPr>
      </w:pPr>
      <w:r w:rsidRPr="00D11504">
        <w:rPr>
          <w:b/>
          <w:bCs/>
        </w:rPr>
        <w:t>Target 2A</w:t>
      </w:r>
      <w:r>
        <w:t xml:space="preserve"> Research to </w:t>
      </w:r>
      <w:r w:rsidRPr="00D11504">
        <w:rPr>
          <w:b/>
          <w:bCs/>
          <w:i/>
          <w:iCs/>
        </w:rPr>
        <w:t>strengthen our understanding of the co-morbidity of both mental and physical health problems</w:t>
      </w:r>
      <w:r>
        <w:t>. This research should address clusters of health problems, underlying mechanisms and progression, and societal and individual risk and protective factors and in addition the implications for treatment and support.</w:t>
      </w:r>
    </w:p>
    <w:p w14:paraId="358E8EE1" w14:textId="56035626" w:rsidR="00D11504" w:rsidRPr="00C0358D" w:rsidRDefault="00B52549" w:rsidP="00D11504">
      <w:pPr>
        <w:pStyle w:val="ListParagraph"/>
        <w:numPr>
          <w:ilvl w:val="0"/>
          <w:numId w:val="2"/>
        </w:numPr>
      </w:pPr>
      <w:r w:rsidRPr="00D11504">
        <w:rPr>
          <w:b/>
          <w:bCs/>
        </w:rPr>
        <w:t>Target 2B</w:t>
      </w:r>
      <w:r>
        <w:t xml:space="preserve"> Research to improve the </w:t>
      </w:r>
      <w:r w:rsidRPr="0086205D">
        <w:rPr>
          <w:b/>
          <w:bCs/>
          <w:i/>
          <w:iCs/>
        </w:rPr>
        <w:t>efficacy and effectiveness of interventions</w:t>
      </w:r>
      <w:r>
        <w:t xml:space="preserve"> for prevention </w:t>
      </w:r>
      <w:r w:rsidR="006209DC">
        <w:t xml:space="preserve">of mental ill health </w:t>
      </w:r>
      <w:r>
        <w:t xml:space="preserve">and increase maintenance of good physical health for people </w:t>
      </w:r>
      <w:r w:rsidR="006209DC">
        <w:t xml:space="preserve">living </w:t>
      </w:r>
      <w:r>
        <w:t>with mental health problems, or</w:t>
      </w:r>
      <w:r w:rsidR="006209DC">
        <w:t xml:space="preserve"> who are</w:t>
      </w:r>
      <w:r>
        <w:t xml:space="preserve"> at risk of developing mental health problems. The aim is to reduce morbidity and excess mortality. </w:t>
      </w:r>
    </w:p>
    <w:p w14:paraId="4235B0D5" w14:textId="515EDD7E" w:rsidR="00D11504" w:rsidRDefault="00B52549" w:rsidP="00D11504">
      <w:pPr>
        <w:ind w:left="360"/>
      </w:pPr>
      <w:r w:rsidRPr="00C0358D">
        <w:rPr>
          <w:b/>
          <w:bCs/>
          <w:i/>
          <w:iCs/>
        </w:rPr>
        <w:t>Potential Measures:</w:t>
      </w:r>
      <w:r w:rsidRPr="00C0358D">
        <w:t xml:space="preserve"> Measuring intervening changes is more </w:t>
      </w:r>
      <w:r w:rsidR="00FA75E8" w:rsidRPr="00C0358D">
        <w:t>complex</w:t>
      </w:r>
      <w:r w:rsidRPr="00C0358D">
        <w:t xml:space="preserve"> for this goal. But we would need to see a higher recognition of mental </w:t>
      </w:r>
      <w:r w:rsidR="006F7D1C">
        <w:t xml:space="preserve">health difficulties </w:t>
      </w:r>
      <w:r>
        <w:t>in physical care with an improved implementation of current best practice. We also need to see increases in delivery of NICE defined interventions that are bespoke to people with severe mental illness. The progress to a zero-mortality gap will also be shown by improving health indicators of diabetes control, cardiovascular risk factors and smoking cessation. Detection and treatment plans for physical health problems could be measured through changes in Quality Indicators from primary and secondary care. Finally</w:t>
      </w:r>
      <w:r w:rsidR="0086205D">
        <w:t>,</w:t>
      </w:r>
      <w:r>
        <w:t xml:space="preserve"> measuring changes in the mortality gap can be achieved through successive analyses of the mental health minimum dataset or through the clinical records search systems now being implemented (e.g. CRIS: </w:t>
      </w:r>
      <w:r w:rsidR="00F41510">
        <w:fldChar w:fldCharType="begin">
          <w:fldData xml:space="preserve">PEVuZE5vdGU+PENpdGU+PEF1dGhvcj5TdGV3YXJ0PC9BdXRob3I+PFllYXI+MjAwOTwvWWVhcj48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</w:fldData>
        </w:fldChar>
      </w:r>
      <w:r w:rsidR="00F65250">
        <w:instrText xml:space="preserve"> ADDIN EN.CITE </w:instrText>
      </w:r>
      <w:r w:rsidR="00F65250">
        <w:fldChar w:fldCharType="begin">
          <w:fldData xml:space="preserve">PEVuZE5vdGU+PENpdGU+PEF1dGhvcj5TdGV3YXJ0PC9BdXRob3I+PFllYXI+MjAwOTwvWWVhcj48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</w:fldData>
        </w:fldChar>
      </w:r>
      <w:r w:rsidR="00F65250">
        <w:instrText xml:space="preserve"> ADDIN EN.CITE.DATA </w:instrText>
      </w:r>
      <w:r w:rsidR="00F65250">
        <w:fldChar w:fldCharType="end"/>
      </w:r>
      <w:r w:rsidR="00F41510">
        <w:fldChar w:fldCharType="separate"/>
      </w:r>
      <w:r w:rsidR="00F65250">
        <w:rPr>
          <w:noProof/>
        </w:rPr>
        <w:t>(Stewart et al., 2009)</w:t>
      </w:r>
      <w:r w:rsidR="00F41510">
        <w:fldChar w:fldCharType="end"/>
      </w:r>
      <w:r>
        <w:t xml:space="preserve">. </w:t>
      </w:r>
    </w:p>
    <w:p w14:paraId="3F63FA1F" w14:textId="19045616" w:rsidR="00605414" w:rsidRDefault="00605414" w:rsidP="00D11504">
      <w:pPr>
        <w:ind w:left="360"/>
      </w:pPr>
      <w:r>
        <w:rPr>
          <w:b/>
          <w:bCs/>
          <w:noProof/>
        </w:rPr>
        <mc:AlternateContent>
          <mc:Choice Requires="wps">
            <w:drawing>
              <wp:anchor distT="0" distB="0" distL="114300" distR="114300" simplePos="0" relativeHeight="251663360" behindDoc="0" locked="0" layoutInCell="1" allowOverlap="1" wp14:anchorId="56675957" wp14:editId="7024E181">
                <wp:simplePos x="0" y="0"/>
                <wp:positionH relativeFrom="column">
                  <wp:posOffset>-79375</wp:posOffset>
                </wp:positionH>
                <wp:positionV relativeFrom="paragraph">
                  <wp:posOffset>193675</wp:posOffset>
                </wp:positionV>
                <wp:extent cx="5641975" cy="574675"/>
                <wp:effectExtent l="0" t="0" r="15875" b="15875"/>
                <wp:wrapNone/>
                <wp:docPr id="3" name="Rectangle 3"/>
                <wp:cNvGraphicFramePr/>
                <a:graphic xmlns:a="http://schemas.openxmlformats.org/drawingml/2006/main">
                  <a:graphicData uri="http://schemas.microsoft.com/office/word/2010/wordprocessingShape">
                    <wps:wsp>
                      <wps:cNvSpPr/>
                      <wps:spPr>
                        <a:xfrm>
                          <a:off x="0" y="0"/>
                          <a:ext cx="5641975" cy="574675"/>
                        </a:xfrm>
                        <a:prstGeom prst="rect">
                          <a:avLst/>
                        </a:prstGeom>
                        <a:solidFill>
                          <a:srgbClr val="4472C4">
                            <a:alpha val="43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0C64F9" id="Rectangle 3" o:spid="_x0000_s1026" style="position:absolute;margin-left:-6.25pt;margin-top:15.25pt;width:444.25pt;height:45.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" fillcolor="#4472c4" strokecolor="#2f528f" strokeweight="1pt">
                <v:fill opacity="28270f"/>
              </v:rect>
            </w:pict>
          </mc:Fallback>
        </mc:AlternateContent>
      </w:r>
    </w:p>
    <w:p w14:paraId="128AB9D8" w14:textId="4BA1B7B8" w:rsidR="00B52549" w:rsidRPr="00D11504" w:rsidRDefault="00B52549" w:rsidP="00D11504">
      <w:pPr>
        <w:rPr>
          <w:b/>
          <w:bCs/>
        </w:rPr>
      </w:pPr>
      <w:bookmarkStart w:id="0" w:name="_Hlk39234164"/>
      <w:r w:rsidRPr="00D11504">
        <w:rPr>
          <w:b/>
          <w:bCs/>
        </w:rPr>
        <w:t xml:space="preserve">Goal 3: Research to </w:t>
      </w:r>
      <w:r w:rsidR="00086E8E">
        <w:rPr>
          <w:b/>
          <w:bCs/>
        </w:rPr>
        <w:t>increase the number of</w:t>
      </w:r>
      <w:r w:rsidR="00086E8E" w:rsidRPr="00D11504">
        <w:rPr>
          <w:b/>
          <w:bCs/>
        </w:rPr>
        <w:t xml:space="preserve"> </w:t>
      </w:r>
      <w:r w:rsidRPr="00D11504">
        <w:rPr>
          <w:b/>
          <w:bCs/>
        </w:rPr>
        <w:t>new and improved treatments, interventions and support</w:t>
      </w:r>
      <w:r w:rsidR="00086E8E">
        <w:rPr>
          <w:b/>
          <w:bCs/>
        </w:rPr>
        <w:t>s</w:t>
      </w:r>
      <w:r w:rsidRPr="00D11504">
        <w:rPr>
          <w:b/>
          <w:bCs/>
        </w:rPr>
        <w:t xml:space="preserve"> for mental health problems</w:t>
      </w:r>
    </w:p>
    <w:bookmarkEnd w:id="0"/>
    <w:p w14:paraId="65B7E7CA" w14:textId="77777777" w:rsidR="00605414" w:rsidRDefault="00605414"/>
    <w:p w14:paraId="4DA6EC0B" w14:textId="51EBFF8F" w:rsidR="00074AC6" w:rsidRDefault="00B52549">
      <w:r>
        <w:t xml:space="preserve">A better understanding of therapeutic mechanisms for current drug and psychological treatments, social interventions and </w:t>
      </w:r>
      <w:r w:rsidR="006209DC">
        <w:t xml:space="preserve">approaches to support developed by </w:t>
      </w:r>
      <w:r>
        <w:t>peer</w:t>
      </w:r>
      <w:r w:rsidR="006209DC">
        <w:t>s</w:t>
      </w:r>
      <w:r>
        <w:t xml:space="preserve"> would aid personalisation of treatment. </w:t>
      </w:r>
      <w:r w:rsidR="00086E8E">
        <w:t xml:space="preserve">This will include the </w:t>
      </w:r>
      <w:r>
        <w:t>explor</w:t>
      </w:r>
      <w:r w:rsidR="00086E8E">
        <w:t>ation of the</w:t>
      </w:r>
      <w:r>
        <w:t xml:space="preserve"> impact by geography, gender, age, sexual</w:t>
      </w:r>
      <w:r w:rsidR="00A96D58">
        <w:t xml:space="preserve"> orientation</w:t>
      </w:r>
      <w:r>
        <w:t>, ethnicity, diagnosis, trauma history</w:t>
      </w:r>
      <w:r w:rsidR="00A96D58">
        <w:t xml:space="preserve">, </w:t>
      </w:r>
      <w:proofErr w:type="gramStart"/>
      <w:r w:rsidR="00A96D58">
        <w:t>poverty</w:t>
      </w:r>
      <w:proofErr w:type="gramEnd"/>
      <w:r>
        <w:t xml:space="preserve"> and other contextual factors. Studying potential mechanisms as well as the impact of new treatments or interventions for people with mental health problems should be on the agenda.</w:t>
      </w:r>
    </w:p>
    <w:p w14:paraId="2EDCFF0D" w14:textId="77777777" w:rsidR="00074AC6" w:rsidRDefault="00B52549" w:rsidP="00074AC6">
      <w:pPr>
        <w:pStyle w:val="ListParagraph"/>
        <w:numPr>
          <w:ilvl w:val="0"/>
          <w:numId w:val="3"/>
        </w:numPr>
      </w:pPr>
      <w:r w:rsidRPr="00074AC6">
        <w:rPr>
          <w:b/>
          <w:bCs/>
          <w:i/>
          <w:iCs/>
        </w:rPr>
        <w:t>Target 3A</w:t>
      </w:r>
      <w:r>
        <w:t xml:space="preserve"> Research to </w:t>
      </w:r>
      <w:r w:rsidRPr="000615B9">
        <w:rPr>
          <w:b/>
          <w:bCs/>
          <w:i/>
          <w:iCs/>
        </w:rPr>
        <w:t>investigate the mechanisms underlying mental wellbeing, mental health problems and related behaviours</w:t>
      </w:r>
      <w:r>
        <w:t xml:space="preserve"> through use of markers from basic biological, </w:t>
      </w:r>
      <w:proofErr w:type="gramStart"/>
      <w:r>
        <w:lastRenderedPageBreak/>
        <w:t>psychological</w:t>
      </w:r>
      <w:proofErr w:type="gramEnd"/>
      <w:r>
        <w:t xml:space="preserve"> and social science to understand how to improve treatments, interventions and support.</w:t>
      </w:r>
    </w:p>
    <w:p w14:paraId="316D5E71" w14:textId="5DC81BB9" w:rsidR="00074AC6" w:rsidRDefault="00B52549" w:rsidP="00074AC6">
      <w:pPr>
        <w:pStyle w:val="ListParagraph"/>
        <w:numPr>
          <w:ilvl w:val="0"/>
          <w:numId w:val="3"/>
        </w:numPr>
      </w:pPr>
      <w:r w:rsidRPr="00074AC6">
        <w:rPr>
          <w:b/>
          <w:bCs/>
          <w:i/>
          <w:iCs/>
        </w:rPr>
        <w:t>Target 3B</w:t>
      </w:r>
      <w:r>
        <w:t xml:space="preserve"> </w:t>
      </w:r>
      <w:r w:rsidRPr="000615B9">
        <w:rPr>
          <w:b/>
          <w:bCs/>
          <w:i/>
          <w:iCs/>
        </w:rPr>
        <w:t>Develop and implement new and improved treatments</w:t>
      </w:r>
      <w:r>
        <w:t xml:space="preserve">, </w:t>
      </w:r>
      <w:proofErr w:type="gramStart"/>
      <w:r>
        <w:t>interventions</w:t>
      </w:r>
      <w:proofErr w:type="gramEnd"/>
      <w:r>
        <w:t xml:space="preserve"> and support, including medical, social and psychological approaches to increase patient choice and greater personalisation.</w:t>
      </w:r>
    </w:p>
    <w:p w14:paraId="118C0A25" w14:textId="77777777" w:rsidR="009A6161" w:rsidRDefault="00B52549" w:rsidP="00074AC6">
      <w:pPr>
        <w:pStyle w:val="ListParagraph"/>
        <w:numPr>
          <w:ilvl w:val="0"/>
          <w:numId w:val="3"/>
        </w:numPr>
      </w:pPr>
      <w:r w:rsidRPr="00074AC6">
        <w:rPr>
          <w:b/>
          <w:bCs/>
          <w:i/>
          <w:iCs/>
        </w:rPr>
        <w:t>Target 3C</w:t>
      </w:r>
      <w:r>
        <w:t xml:space="preserve"> </w:t>
      </w:r>
      <w:r w:rsidRPr="000615B9">
        <w:rPr>
          <w:b/>
          <w:bCs/>
          <w:i/>
          <w:iCs/>
        </w:rPr>
        <w:t>Develop and evaluate effectiveness of digital interventions</w:t>
      </w:r>
      <w:r>
        <w:t xml:space="preserve"> that complement and supplement face to face interventions for prevention, </w:t>
      </w:r>
      <w:proofErr w:type="gramStart"/>
      <w:r>
        <w:t>support</w:t>
      </w:r>
      <w:proofErr w:type="gramEnd"/>
      <w:r>
        <w:t xml:space="preserve"> and recovery.</w:t>
      </w:r>
    </w:p>
    <w:p w14:paraId="664E2AF1" w14:textId="77777777" w:rsidR="00605414" w:rsidRDefault="00B52549" w:rsidP="009A6161">
      <w:pPr>
        <w:ind w:left="360"/>
      </w:pPr>
      <w:r w:rsidRPr="009A6161">
        <w:rPr>
          <w:b/>
          <w:bCs/>
          <w:i/>
          <w:iCs/>
        </w:rPr>
        <w:t>Potential measures</w:t>
      </w:r>
      <w:r>
        <w:t>: These individual targets are aimed at increasing effectiveness, decreas</w:t>
      </w:r>
      <w:r w:rsidR="005F73A2">
        <w:t>ing</w:t>
      </w:r>
      <w:r>
        <w:t xml:space="preserve"> side </w:t>
      </w:r>
      <w:proofErr w:type="gramStart"/>
      <w:r>
        <w:t>effects</w:t>
      </w:r>
      <w:proofErr w:type="gramEnd"/>
      <w:r>
        <w:t xml:space="preserve"> and identify</w:t>
      </w:r>
      <w:r w:rsidR="00965082">
        <w:t>ing</w:t>
      </w:r>
      <w:r>
        <w:t xml:space="preserve"> predictors of non-response to available </w:t>
      </w:r>
      <w:r w:rsidR="005F73A2">
        <w:t xml:space="preserve">and novel </w:t>
      </w:r>
      <w:r>
        <w:t>medical and psychological treatments. This will hopefully provide more treatment choice</w:t>
      </w:r>
      <w:r w:rsidR="005F73A2">
        <w:t>s</w:t>
      </w:r>
      <w:r w:rsidR="00A92278">
        <w:t xml:space="preserve">, taking into account the needs of different groups such as variations in need by age, </w:t>
      </w:r>
      <w:r w:rsidR="00A96D58">
        <w:t xml:space="preserve">class, </w:t>
      </w:r>
      <w:r w:rsidR="00A92278">
        <w:t>gender, ethnicity, sexual</w:t>
      </w:r>
      <w:r w:rsidR="00A96D58">
        <w:t xml:space="preserve"> orientation and</w:t>
      </w:r>
      <w:r w:rsidR="00A92278">
        <w:t xml:space="preserve"> geography, </w:t>
      </w:r>
      <w:r>
        <w:t>which could be measured through patient satisfaction and experience audits. We would also expect more NICE-recommended, and M</w:t>
      </w:r>
      <w:r w:rsidR="00BA0E0B">
        <w:t xml:space="preserve">edicines and </w:t>
      </w:r>
      <w:r>
        <w:t>H</w:t>
      </w:r>
      <w:r w:rsidR="00BA0E0B">
        <w:t xml:space="preserve">ealthcare </w:t>
      </w:r>
      <w:r>
        <w:t>R</w:t>
      </w:r>
      <w:r w:rsidR="00BA0E0B">
        <w:t xml:space="preserve">egulatory </w:t>
      </w:r>
      <w:r>
        <w:t>A</w:t>
      </w:r>
      <w:r w:rsidR="00BA0E0B">
        <w:t>uthority</w:t>
      </w:r>
      <w:r w:rsidR="00074AC6">
        <w:t xml:space="preserve"> </w:t>
      </w:r>
      <w:r w:rsidR="00BA0E0B">
        <w:t xml:space="preserve">(MHRA) </w:t>
      </w:r>
      <w:r>
        <w:t>approved, technology enabled treatments to be available and acceptable to service users</w:t>
      </w:r>
      <w:r w:rsidR="00A96D58">
        <w:t>,</w:t>
      </w:r>
      <w:r>
        <w:t xml:space="preserve"> as part of planned </w:t>
      </w:r>
      <w:r w:rsidR="00D729E2">
        <w:t xml:space="preserve">and </w:t>
      </w:r>
      <w:r>
        <w:t>staged treatments.</w:t>
      </w:r>
    </w:p>
    <w:p w14:paraId="52498CA7" w14:textId="111B9788" w:rsidR="00074AC6" w:rsidRDefault="00605414" w:rsidP="009A6161">
      <w:pPr>
        <w:ind w:left="360"/>
      </w:pPr>
      <w:r>
        <w:rPr>
          <w:b/>
          <w:bCs/>
          <w:noProof/>
        </w:rPr>
        <mc:AlternateContent>
          <mc:Choice Requires="wps">
            <w:drawing>
              <wp:anchor distT="0" distB="0" distL="114300" distR="114300" simplePos="0" relativeHeight="251665408" behindDoc="0" locked="0" layoutInCell="1" allowOverlap="1" wp14:anchorId="50109CDA" wp14:editId="2BDEAA24">
                <wp:simplePos x="0" y="0"/>
                <wp:positionH relativeFrom="margin">
                  <wp:posOffset>-60324</wp:posOffset>
                </wp:positionH>
                <wp:positionV relativeFrom="paragraph">
                  <wp:posOffset>170815</wp:posOffset>
                </wp:positionV>
                <wp:extent cx="5829300" cy="5810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5829300" cy="581025"/>
                        </a:xfrm>
                        <a:prstGeom prst="rect">
                          <a:avLst/>
                        </a:prstGeom>
                        <a:solidFill>
                          <a:srgbClr val="4472C4">
                            <a:alpha val="43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588E08" id="Rectangle 4" o:spid="_x0000_s1026" style="position:absolute;margin-left:-4.75pt;margin-top:13.45pt;width:459pt;height:45.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" fillcolor="#4472c4" strokecolor="#2f528f" strokeweight="1pt">
                <v:fill opacity="28270f"/>
                <w10:wrap anchorx="margin"/>
              </v:rect>
            </w:pict>
          </mc:Fallback>
        </mc:AlternateContent>
      </w:r>
      <w:r w:rsidR="00B52549">
        <w:t xml:space="preserve"> </w:t>
      </w:r>
    </w:p>
    <w:p w14:paraId="1A1C12E2" w14:textId="2D5E2E1B" w:rsidR="00074AC6" w:rsidRDefault="00B52549" w:rsidP="00D51F89">
      <w:r w:rsidRPr="00074AC6">
        <w:rPr>
          <w:b/>
          <w:bCs/>
        </w:rPr>
        <w:t>Goal 4: Research to improve choice of, and access to, mental health care, treatment and support in hospital and community settings</w:t>
      </w:r>
      <w:r>
        <w:t xml:space="preserve"> </w:t>
      </w:r>
    </w:p>
    <w:p w14:paraId="47EFF8F8" w14:textId="77777777" w:rsidR="00605414" w:rsidRDefault="00605414" w:rsidP="00D51F89"/>
    <w:p w14:paraId="431E8F51" w14:textId="2B0708F9" w:rsidR="00B52549" w:rsidRDefault="00B52549" w:rsidP="00D51F89">
      <w:r>
        <w:t xml:space="preserve">There </w:t>
      </w:r>
      <w:r w:rsidR="00FE7F53">
        <w:t>is</w:t>
      </w:r>
      <w:r>
        <w:t xml:space="preserve"> a failure to reach all the people who need care and support</w:t>
      </w:r>
      <w:r w:rsidR="00FE7F53">
        <w:t>,</w:t>
      </w:r>
      <w:r>
        <w:t xml:space="preserve"> as well as </w:t>
      </w:r>
      <w:r w:rsidR="00A96D58">
        <w:t xml:space="preserve">enabling </w:t>
      </w:r>
      <w:r>
        <w:t xml:space="preserve">them </w:t>
      </w:r>
      <w:r w:rsidR="005F73A2">
        <w:t xml:space="preserve">timely </w:t>
      </w:r>
      <w:r>
        <w:t xml:space="preserve">access </w:t>
      </w:r>
      <w:r w:rsidR="005F73A2">
        <w:t xml:space="preserve">to </w:t>
      </w:r>
      <w:r>
        <w:t xml:space="preserve">evidence-based treatment and support. We know that stigma and discrimination influence timely access and that this </w:t>
      </w:r>
      <w:r w:rsidR="00766E8F">
        <w:t>influences</w:t>
      </w:r>
      <w:r>
        <w:t xml:space="preserve"> outcomes </w:t>
      </w:r>
      <w:r w:rsidR="00BC3F34">
        <w:fldChar w:fldCharType="begin">
          <w:fldData xml:space="preserve">PEVuZE5vdGU+PENpdGU+PEF1dGhvcj5NYXJzaGFsbDwvQXV0aG9yPjxZZWFyPjIwMDU8L1llYXI+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=
</w:fldData>
        </w:fldChar>
      </w:r>
      <w:r w:rsidR="00D7767D">
        <w:instrText xml:space="preserve"> ADDIN EN.CITE </w:instrText>
      </w:r>
      <w:r w:rsidR="00D7767D">
        <w:fldChar w:fldCharType="begin">
          <w:fldData xml:space="preserve">PEVuZE5vdGU+PENpdGU+PEF1dGhvcj5NYXJzaGFsbDwvQXV0aG9yPjxZZWFyPjIwMDU8L1llYXI+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=
</w:fldData>
        </w:fldChar>
      </w:r>
      <w:r w:rsidR="00D7767D">
        <w:instrText xml:space="preserve"> ADDIN EN.CITE.DATA </w:instrText>
      </w:r>
      <w:r w:rsidR="00D7767D">
        <w:fldChar w:fldCharType="end"/>
      </w:r>
      <w:r w:rsidR="00BC3F34">
        <w:fldChar w:fldCharType="separate"/>
      </w:r>
      <w:r w:rsidR="00D7767D">
        <w:rPr>
          <w:noProof/>
        </w:rPr>
        <w:t>(Marshall et al., 2005)</w:t>
      </w:r>
      <w:r w:rsidR="00BC3F34">
        <w:fldChar w:fldCharType="end"/>
      </w:r>
      <w:r>
        <w:t xml:space="preserve">. </w:t>
      </w:r>
      <w:r w:rsidR="00FE7F53">
        <w:t xml:space="preserve">Trust in mental health services and cultural </w:t>
      </w:r>
      <w:r w:rsidR="00A96D58">
        <w:t xml:space="preserve">competence </w:t>
      </w:r>
      <w:r w:rsidR="00FE7F53">
        <w:t xml:space="preserve">also play a part. </w:t>
      </w:r>
      <w:r>
        <w:t>Investment in effective mental health promotion, prevention, and early intervention approaches ha</w:t>
      </w:r>
      <w:r w:rsidR="009A6161">
        <w:t>ve</w:t>
      </w:r>
      <w:r>
        <w:t xml:space="preserve"> the potential to transform people’s lives </w:t>
      </w:r>
      <w:r w:rsidR="002C657B">
        <w:fldChar w:fldCharType="begin">
          <w:fldData xml:space="preserve">PEVuZE5vdGU+PENpdGU+PEF1dGhvcj5Dc2lsbGFnPC9BdXRob3I+PFllYXI+MjAxODwvWWVhcj48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</w:fldData>
        </w:fldChar>
      </w:r>
      <w:r w:rsidR="00D7767D">
        <w:instrText xml:space="preserve"> ADDIN EN.CITE </w:instrText>
      </w:r>
      <w:r w:rsidR="00D7767D">
        <w:fldChar w:fldCharType="begin">
          <w:fldData xml:space="preserve">PEVuZE5vdGU+PENpdGU+PEF1dGhvcj5Dc2lsbGFnPC9BdXRob3I+PFllYXI+MjAxODwvWWVhcj48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</w:fldData>
        </w:fldChar>
      </w:r>
      <w:r w:rsidR="00D7767D">
        <w:instrText xml:space="preserve"> ADDIN EN.CITE.DATA </w:instrText>
      </w:r>
      <w:r w:rsidR="00D7767D">
        <w:fldChar w:fldCharType="end"/>
      </w:r>
      <w:r w:rsidR="002C657B">
        <w:fldChar w:fldCharType="separate"/>
      </w:r>
      <w:r w:rsidR="00D7767D">
        <w:rPr>
          <w:noProof/>
        </w:rPr>
        <w:t>(Csillag et al., 2018)</w:t>
      </w:r>
      <w:r w:rsidR="002C657B">
        <w:fldChar w:fldCharType="end"/>
      </w:r>
      <w:r w:rsidR="009E35FC">
        <w:t>,</w:t>
      </w:r>
      <w:r w:rsidR="00FE7F53">
        <w:t xml:space="preserve"> but we </w:t>
      </w:r>
      <w:r w:rsidR="00A96D58">
        <w:t xml:space="preserve">also </w:t>
      </w:r>
      <w:r w:rsidR="00FE7F53">
        <w:t>need to understand if they can overcome the barriers to access.</w:t>
      </w:r>
      <w:r w:rsidR="00B25BD8">
        <w:t xml:space="preserve"> </w:t>
      </w:r>
      <w:r w:rsidR="00FE7F53">
        <w:t>We need evidence on t</w:t>
      </w:r>
      <w:r w:rsidR="00D729E2">
        <w:t xml:space="preserve">he </w:t>
      </w:r>
      <w:r>
        <w:t>cost effectiveness of different approaches through economic assessments of avoidable costs</w:t>
      </w:r>
      <w:r w:rsidR="00766E8F">
        <w:t>,</w:t>
      </w:r>
      <w:r>
        <w:t xml:space="preserve"> both to society overall, and</w:t>
      </w:r>
      <w:r w:rsidR="00766E8F">
        <w:t xml:space="preserve"> to </w:t>
      </w:r>
      <w:r>
        <w:t>individual families and service users themselves</w:t>
      </w:r>
      <w:r w:rsidR="00D729E2">
        <w:t>,</w:t>
      </w:r>
      <w:r>
        <w:t xml:space="preserve"> by providing appropriate prevention and mental health promotion strategies. Poverty reduction, family and parenting support, housing provision, health promotion in schools and universal access to both specialist and primary mental health care</w:t>
      </w:r>
      <w:r w:rsidR="009E35FC">
        <w:t>,</w:t>
      </w:r>
      <w:r>
        <w:t xml:space="preserve"> have all been linked with reducing mental health inequalities</w:t>
      </w:r>
      <w:r w:rsidR="00D17AE8">
        <w:t>,</w:t>
      </w:r>
      <w:r>
        <w:t xml:space="preserve"> so research will require partnerships with </w:t>
      </w:r>
      <w:r w:rsidRPr="000B6D9E">
        <w:t xml:space="preserve">education and social care services as well as the voluntary sector. </w:t>
      </w:r>
      <w:r w:rsidR="00D17AE8" w:rsidRPr="000B6D9E">
        <w:t xml:space="preserve">Recently suggestions have been made about the </w:t>
      </w:r>
      <w:r w:rsidR="006209DC">
        <w:t>role</w:t>
      </w:r>
      <w:r w:rsidR="00D17AE8" w:rsidRPr="000B6D9E">
        <w:t xml:space="preserve"> of public services and local authori</w:t>
      </w:r>
      <w:r w:rsidR="004E1EB0" w:rsidRPr="000B6D9E">
        <w:t>ti</w:t>
      </w:r>
      <w:r w:rsidR="00D17AE8" w:rsidRPr="000B6D9E">
        <w:t xml:space="preserve">es in reducing the mental health inequalities </w:t>
      </w:r>
      <w:r w:rsidR="005B0348" w:rsidRPr="000B6D9E">
        <w:fldChar w:fldCharType="begin"/>
      </w:r>
      <w:r w:rsidR="00D7767D" w:rsidRPr="000B6D9E">
        <w:instrText xml:space="preserve"> ADDIN EN.CITE &lt;EndNote&gt;&lt;Cite&gt;&lt;Author&gt;Centre for Mental Health&lt;/Author&gt;&lt;Year&gt;2020&lt;/Year&gt;&lt;RecNum&gt;101&lt;/RecNum&gt;&lt;DisplayText&gt;(Centre for Mental Health, 2020)&lt;/DisplayText&gt;&lt;record&gt;&lt;rec-number&gt;101&lt;/rec-number&gt;&lt;foreign-keys&gt;&lt;key app="EN" db-id="dtr2wws2das0vqerzd4xrws7xff2vdf9zxda" timestamp="1605521806"&gt;101&lt;/key&gt;&lt;/foreign-keys&gt;&lt;ref-type name="Book"&gt;6&lt;/ref-type&gt;&lt;contributors&gt;&lt;authors&gt;&lt;author&gt;Centre for Mental Health,&lt;/author&gt;&lt;/authors&gt;&lt;/contributors&gt;&lt;titles&gt;&lt;title&gt;Commission for Equality in Mental Health: “Mental health for all? The final report of the Commission for Equality in Mental Health” Nov 2020&lt;/title&gt;&lt;/titles&gt;&lt;dates&gt;&lt;year&gt;2020&lt;/year&gt;&lt;/dates&gt;&lt;urls&gt;&lt;/urls&gt;&lt;/record&gt;&lt;/Cite&gt;&lt;/EndNote&gt;</w:instrText>
      </w:r>
      <w:r w:rsidR="005B0348" w:rsidRPr="000B6D9E">
        <w:fldChar w:fldCharType="separate"/>
      </w:r>
      <w:r w:rsidR="00D7767D" w:rsidRPr="000B6D9E">
        <w:rPr>
          <w:noProof/>
        </w:rPr>
        <w:t>(Centre for Mental Health, 2020)</w:t>
      </w:r>
      <w:r w:rsidR="005B0348" w:rsidRPr="000B6D9E">
        <w:fldChar w:fldCharType="end"/>
      </w:r>
      <w:r w:rsidR="000B6D9E" w:rsidRPr="000B6D9E">
        <w:t>. We</w:t>
      </w:r>
      <w:r w:rsidRPr="000B6D9E">
        <w:t xml:space="preserve"> still do not know how to </w:t>
      </w:r>
      <w:r w:rsidR="00DD68E5" w:rsidRPr="000B6D9E">
        <w:t xml:space="preserve">choose or </w:t>
      </w:r>
      <w:r w:rsidRPr="000B6D9E">
        <w:t xml:space="preserve">organise </w:t>
      </w:r>
      <w:r w:rsidR="00DD68E5" w:rsidRPr="000B6D9E">
        <w:t xml:space="preserve">interventions </w:t>
      </w:r>
      <w:r w:rsidRPr="000B6D9E">
        <w:t xml:space="preserve">to provide the most value for money, </w:t>
      </w:r>
      <w:r w:rsidR="00DD68E5" w:rsidRPr="000B6D9E">
        <w:t xml:space="preserve">or </w:t>
      </w:r>
      <w:r w:rsidRPr="000B6D9E">
        <w:t>how efficacious interventions from clinical trials might lose effectiveness when implemented into services. Rigorous evaluations of novel interventions in the NHS, voluntary sector</w:t>
      </w:r>
      <w:r w:rsidR="00BA0E0B" w:rsidRPr="000B6D9E">
        <w:t>,</w:t>
      </w:r>
      <w:r w:rsidRPr="000B6D9E">
        <w:t xml:space="preserve"> and local communities</w:t>
      </w:r>
      <w:r w:rsidR="00DD68E5" w:rsidRPr="000B6D9E">
        <w:t>,</w:t>
      </w:r>
      <w:r w:rsidRPr="000B6D9E">
        <w:t xml:space="preserve"> as they are implemented</w:t>
      </w:r>
      <w:r w:rsidR="00DD68E5" w:rsidRPr="000B6D9E">
        <w:t>,</w:t>
      </w:r>
      <w:r w:rsidRPr="000B6D9E">
        <w:t xml:space="preserve"> will</w:t>
      </w:r>
      <w:r>
        <w:t xml:space="preserve"> improve the understanding of how </w:t>
      </w:r>
      <w:r w:rsidR="006209DC">
        <w:t>changes to</w:t>
      </w:r>
      <w:r w:rsidR="00971D5B">
        <w:t>,</w:t>
      </w:r>
      <w:r>
        <w:t xml:space="preserve"> </w:t>
      </w:r>
      <w:r w:rsidR="006209DC">
        <w:t>or variation in</w:t>
      </w:r>
      <w:r w:rsidR="00971D5B">
        <w:t>,</w:t>
      </w:r>
      <w:r w:rsidR="006209DC">
        <w:t xml:space="preserve"> </w:t>
      </w:r>
      <w:r>
        <w:t xml:space="preserve">usual care practices affect patient outcomes. This type of research will require co-production including novel trial designs and access to large data sets, </w:t>
      </w:r>
      <w:r w:rsidR="00A96D58">
        <w:t xml:space="preserve">and </w:t>
      </w:r>
      <w:r>
        <w:t xml:space="preserve">embedded qualitive studies including </w:t>
      </w:r>
      <w:r w:rsidR="00A96D58">
        <w:t xml:space="preserve">service </w:t>
      </w:r>
      <w:r>
        <w:t>user-led research. It will also require an increase in whole system and implementation science approaches.</w:t>
      </w:r>
    </w:p>
    <w:p w14:paraId="4D040BC6" w14:textId="77FB6968" w:rsidR="009A6161" w:rsidRDefault="00B52549" w:rsidP="009A6161">
      <w:pPr>
        <w:pStyle w:val="ListParagraph"/>
        <w:numPr>
          <w:ilvl w:val="0"/>
          <w:numId w:val="4"/>
        </w:numPr>
      </w:pPr>
      <w:r w:rsidRPr="009A6161">
        <w:rPr>
          <w:b/>
          <w:bCs/>
          <w:i/>
          <w:iCs/>
        </w:rPr>
        <w:t>Target 4A</w:t>
      </w:r>
      <w:r>
        <w:t xml:space="preserve"> Research to </w:t>
      </w:r>
      <w:r w:rsidRPr="00DD68E5">
        <w:rPr>
          <w:b/>
          <w:bCs/>
          <w:i/>
          <w:iCs/>
        </w:rPr>
        <w:t>understand the barriers to help-seeking and service access</w:t>
      </w:r>
      <w:r>
        <w:t>, and t</w:t>
      </w:r>
      <w:r w:rsidR="00EB45EC">
        <w:t>he</w:t>
      </w:r>
      <w:r>
        <w:t xml:space="preserve"> delivery of mental health services and other support in diverse settings and across different </w:t>
      </w:r>
      <w:r>
        <w:lastRenderedPageBreak/>
        <w:t xml:space="preserve">communities, including </w:t>
      </w:r>
      <w:r w:rsidR="00FF3BAC">
        <w:t>racialised</w:t>
      </w:r>
      <w:r w:rsidR="00630774">
        <w:t xml:space="preserve"> communities</w:t>
      </w:r>
      <w:r>
        <w:t xml:space="preserve"> and LGBT</w:t>
      </w:r>
      <w:r w:rsidR="00A96D58">
        <w:t>Q</w:t>
      </w:r>
      <w:r>
        <w:t>+, to address stigma, discrimination and social exclusion.</w:t>
      </w:r>
    </w:p>
    <w:p w14:paraId="5FE8A609" w14:textId="700B4C08" w:rsidR="009A6161" w:rsidRDefault="00B52549" w:rsidP="009A6161">
      <w:pPr>
        <w:pStyle w:val="ListParagraph"/>
        <w:numPr>
          <w:ilvl w:val="0"/>
          <w:numId w:val="4"/>
        </w:numPr>
      </w:pPr>
      <w:r w:rsidRPr="009A6161">
        <w:rPr>
          <w:b/>
          <w:bCs/>
          <w:i/>
          <w:iCs/>
        </w:rPr>
        <w:t>Target 4B</w:t>
      </w:r>
      <w:r>
        <w:t xml:space="preserve"> Research </w:t>
      </w:r>
      <w:r w:rsidR="006209DC">
        <w:t xml:space="preserve">on how to </w:t>
      </w:r>
      <w:r w:rsidRPr="00DD68E5">
        <w:rPr>
          <w:b/>
          <w:bCs/>
          <w:i/>
          <w:iCs/>
        </w:rPr>
        <w:t>accelerate the implementation of existing best evidence</w:t>
      </w:r>
      <w:r>
        <w:t xml:space="preserve"> at the population and individual level. In addition, implement evidence on how patient choice and joint decision-making </w:t>
      </w:r>
      <w:r w:rsidR="00EB45EC">
        <w:t>affects</w:t>
      </w:r>
      <w:r>
        <w:t xml:space="preserve"> outcomes in routine care.</w:t>
      </w:r>
    </w:p>
    <w:p w14:paraId="794DEF70" w14:textId="77777777" w:rsidR="009A6161" w:rsidRDefault="00B52549" w:rsidP="009A6161">
      <w:pPr>
        <w:pStyle w:val="ListParagraph"/>
        <w:numPr>
          <w:ilvl w:val="0"/>
          <w:numId w:val="4"/>
        </w:numPr>
      </w:pPr>
      <w:r w:rsidRPr="009A6161">
        <w:rPr>
          <w:b/>
          <w:bCs/>
          <w:i/>
          <w:iCs/>
        </w:rPr>
        <w:t>Target 4C</w:t>
      </w:r>
      <w:r>
        <w:t xml:space="preserve"> Increase research to </w:t>
      </w:r>
      <w:r w:rsidRPr="00DD68E5">
        <w:rPr>
          <w:b/>
          <w:bCs/>
          <w:i/>
          <w:iCs/>
        </w:rPr>
        <w:t>inform strategies for tackling social and health inequalities</w:t>
      </w:r>
      <w:r>
        <w:t xml:space="preserve"> to improve public mental health. </w:t>
      </w:r>
    </w:p>
    <w:p w14:paraId="589B611D" w14:textId="25B2FE38" w:rsidR="009A6161" w:rsidRDefault="00B52549" w:rsidP="009A6161">
      <w:pPr>
        <w:ind w:left="360"/>
      </w:pPr>
      <w:r w:rsidRPr="009A6161">
        <w:rPr>
          <w:b/>
          <w:bCs/>
          <w:i/>
          <w:iCs/>
        </w:rPr>
        <w:t>Potential Measures</w:t>
      </w:r>
      <w:r>
        <w:t xml:space="preserve">: Access to timely treatment might be measured in several ways including satisfaction and experience with services and supports as well as quality indicators of services, such as reversing the trend for increasing </w:t>
      </w:r>
      <w:r w:rsidR="00EB45EC">
        <w:t xml:space="preserve">the </w:t>
      </w:r>
      <w:r>
        <w:t>numbers of people being admitted involuntarily to hospital as this may indicate an acceptance of hospital treatment at an earlier phase. Help-seeking by under-served groups</w:t>
      </w:r>
      <w:r w:rsidR="00DD68E5">
        <w:t>,</w:t>
      </w:r>
      <w:r>
        <w:t xml:space="preserve"> e.g. </w:t>
      </w:r>
      <w:r w:rsidR="00630774">
        <w:t xml:space="preserve">racialised </w:t>
      </w:r>
      <w:r>
        <w:t>groups, young men with depression</w:t>
      </w:r>
      <w:r w:rsidR="00DD68E5">
        <w:t>,</w:t>
      </w:r>
      <w:r>
        <w:t xml:space="preserve"> might be investigated via Hospital Episode Statistics</w:t>
      </w:r>
      <w:r w:rsidR="000B6D9E">
        <w:t>.</w:t>
      </w:r>
      <w:r>
        <w:t xml:space="preserve"> We also need information and evidence that people with mental health problems are living lives that they value</w:t>
      </w:r>
      <w:r w:rsidR="00DD68E5">
        <w:t>,</w:t>
      </w:r>
      <w:r>
        <w:t xml:space="preserve"> potentially by indicators of changes in the rate of increase in unemployment and reductions in insecure and inadequate housing. </w:t>
      </w:r>
    </w:p>
    <w:p w14:paraId="61835F76" w14:textId="77777777" w:rsidR="009A6161" w:rsidRDefault="00B52549" w:rsidP="00D51F89">
      <w:r w:rsidRPr="009A6161">
        <w:rPr>
          <w:b/>
          <w:bCs/>
        </w:rPr>
        <w:t>How can these goals be achieved?</w:t>
      </w:r>
      <w:r>
        <w:t xml:space="preserve"> </w:t>
      </w:r>
    </w:p>
    <w:p w14:paraId="6E5E51E7" w14:textId="16A1F0B2" w:rsidR="009A6161" w:rsidRDefault="002D5046" w:rsidP="00D51F89">
      <w:r>
        <w:t xml:space="preserve">Success in achieving these goals will be the responsibility of policy makers, </w:t>
      </w:r>
      <w:r w:rsidR="00A96D58">
        <w:t xml:space="preserve">research </w:t>
      </w:r>
      <w:r>
        <w:t>funders</w:t>
      </w:r>
      <w:r w:rsidR="00982046">
        <w:t>,</w:t>
      </w:r>
      <w:r>
        <w:t xml:space="preserve"> and researchers. The goals provide a structure to enable these groups to work together to create clear plans for how they can be achieved. </w:t>
      </w:r>
      <w:r w:rsidR="009A7FF4">
        <w:t>K</w:t>
      </w:r>
      <w:r>
        <w:t xml:space="preserve">ey considerations will </w:t>
      </w:r>
      <w:r w:rsidR="009A7FF4">
        <w:t>be</w:t>
      </w:r>
      <w:r>
        <w:t xml:space="preserve"> multidisciplinary </w:t>
      </w:r>
      <w:r w:rsidRPr="00B932EC">
        <w:t xml:space="preserve">approaches and external partnerships and how service users will be at the centre. </w:t>
      </w:r>
      <w:r w:rsidR="00B52549" w:rsidRPr="00B932EC">
        <w:t>Methods from epidemiology and clinical trials</w:t>
      </w:r>
      <w:r w:rsidR="00B932EC">
        <w:t xml:space="preserve">, </w:t>
      </w:r>
      <w:r w:rsidR="00B52549" w:rsidRPr="00B932EC">
        <w:t>together with smart analytical techniques</w:t>
      </w:r>
      <w:r w:rsidR="006209DC">
        <w:t xml:space="preserve"> applied to a wide range of routinely available data</w:t>
      </w:r>
      <w:r w:rsidR="00B932EC">
        <w:t>,</w:t>
      </w:r>
      <w:r w:rsidR="00B52549" w:rsidRPr="00B932EC">
        <w:t xml:space="preserve"> </w:t>
      </w:r>
      <w:r w:rsidR="00B52549">
        <w:t xml:space="preserve">will provide some understanding of what new targeted treatments and public health interventions might achieve. Social and implementation science will allow an understanding of how these new approaches can be delivered effectively. But none of these methods can ignore the views of service users, their families and practitioners who will need to ensure the specific </w:t>
      </w:r>
      <w:r w:rsidR="00A96D58">
        <w:t xml:space="preserve">research </w:t>
      </w:r>
      <w:r w:rsidR="00B52549">
        <w:t xml:space="preserve">questions </w:t>
      </w:r>
      <w:r w:rsidR="00A96D58">
        <w:t xml:space="preserve">explored </w:t>
      </w:r>
      <w:r w:rsidR="00B52549">
        <w:t xml:space="preserve">will produce valuable answers. They </w:t>
      </w:r>
      <w:r w:rsidR="00BC41E9">
        <w:t xml:space="preserve">will therefore </w:t>
      </w:r>
      <w:r w:rsidR="00B52549">
        <w:t>need to be involved at all stages of the research process</w:t>
      </w:r>
      <w:r w:rsidR="00A96D58">
        <w:t xml:space="preserve"> in meaningful ways</w:t>
      </w:r>
      <w:r w:rsidR="00BC41E9">
        <w:t>,</w:t>
      </w:r>
      <w:r w:rsidR="00B52549">
        <w:t xml:space="preserve"> but particularly in the </w:t>
      </w:r>
      <w:r w:rsidR="002B47D2">
        <w:t xml:space="preserve">development and </w:t>
      </w:r>
      <w:r w:rsidR="00B52549">
        <w:t>design phase. We also expect novel types of knowledge will contribute to reaching our goals, particularly new knowledge from the emerging field</w:t>
      </w:r>
      <w:r w:rsidR="00A96D58">
        <w:t>s of Mad Studies</w:t>
      </w:r>
      <w:r w:rsidR="0003404A">
        <w:t xml:space="preserve"> </w:t>
      </w:r>
      <w:r w:rsidR="0020073F">
        <w:fldChar w:fldCharType="begin"/>
      </w:r>
      <w:r w:rsidR="0020073F">
        <w:instrText xml:space="preserve"> ADDIN EN.CITE &lt;EndNote&gt;&lt;Cite&gt;&lt;Author&gt;Russo&lt;/Author&gt;&lt;Year&gt;2016&lt;/Year&gt;&lt;RecNum&gt;110&lt;/RecNum&gt;&lt;DisplayText&gt;(Russo &amp;amp; Sweeney, 2016)&lt;/DisplayText&gt;&lt;record&gt;&lt;rec-number&gt;110&lt;/rec-number&gt;&lt;foreign-keys&gt;&lt;key app="EN" db-id="dtr2wws2das0vqerzd4xrws7xff2vdf9zxda" timestamp="1607350436"&gt;110&lt;/key&gt;&lt;/foreign-keys&gt;&lt;ref-type name="Book"&gt;6&lt;/ref-type&gt;&lt;contributors&gt;&lt;authors&gt;&lt;author&gt;Russo, Jasna&lt;/author&gt;&lt;author&gt;Sweeney, Angela&lt;/author&gt;&lt;/authors&gt;&lt;/contributors&gt;&lt;titles&gt;&lt;title&gt;Searching for a rose garden: Challenging psychiatry, fostering Mad Studies&lt;/title&gt;&lt;/titles&gt;&lt;dates&gt;&lt;year&gt;2016&lt;/year&gt;&lt;/dates&gt;&lt;publisher&gt;PCCS Books&lt;/publisher&gt;&lt;isbn&gt;1906254796&lt;/isbn&gt;&lt;urls&gt;&lt;/urls&gt;&lt;/record&gt;&lt;/Cite&gt;&lt;/EndNote&gt;</w:instrText>
      </w:r>
      <w:r w:rsidR="0020073F">
        <w:fldChar w:fldCharType="separate"/>
      </w:r>
      <w:r w:rsidR="0020073F">
        <w:rPr>
          <w:noProof/>
        </w:rPr>
        <w:t>(Russo &amp; Sweeney, 2016)</w:t>
      </w:r>
      <w:r w:rsidR="0020073F">
        <w:fldChar w:fldCharType="end"/>
      </w:r>
      <w:r w:rsidR="0020073F">
        <w:t xml:space="preserve"> </w:t>
      </w:r>
      <w:r w:rsidR="00B52549">
        <w:t xml:space="preserve">of service user led research and co-production, such as in </w:t>
      </w:r>
      <w:r w:rsidR="00005998">
        <w:t>the 4PI document</w:t>
      </w:r>
      <w:r w:rsidR="00B52549">
        <w:t xml:space="preserve"> </w:t>
      </w:r>
      <w:r w:rsidR="00225A83">
        <w:t xml:space="preserve">and the National Survivor Research Network Manifesto </w:t>
      </w:r>
      <w:r w:rsidR="00DB0980">
        <w:fldChar w:fldCharType="begin"/>
      </w:r>
      <w:r w:rsidR="00F65250">
        <w:instrText xml:space="preserve"> ADDIN EN.CITE &lt;EndNote&gt;&lt;Cite&gt;&lt;Author&gt;Ormerod E&lt;/Author&gt;&lt;Year&gt;2018&lt;/Year&gt;&lt;RecNum&gt;66&lt;/RecNum&gt;&lt;DisplayText&gt;(Faulkner A et al., 2015; Ormerod E et al., 2018)&lt;/DisplayText&gt;&lt;record&gt;&lt;rec-number&gt;66&lt;/rec-number&gt;&lt;foreign-keys&gt;&lt;key app="EN" db-id="dtr2wws2das0vqerzd4xrws7xff2vdf9zxda" timestamp="1601969970"&gt;66&lt;/key&gt;&lt;/foreign-keys&gt;&lt;ref-type name="Book"&gt;6&lt;/ref-type&gt;&lt;contributors&gt;&lt;authors&gt;&lt;author&gt;Ormerod E,&lt;/author&gt;&lt;author&gt;Bereford P,&lt;/author&gt;&lt;author&gt;Carr S,&lt;/author&gt;&lt;author&gt;Gould D,&lt;/author&gt;&lt;author&gt;Jeffreys S,&lt;/author&gt;&lt;author&gt;Machin K,&lt;/author&gt;&lt;author&gt;et al,&lt;/author&gt;&lt;/authors&gt;&lt;/contributors&gt;&lt;titles&gt;&lt;title&gt;Survivor, Researcher, Network - Mental health knowledge built by service users and survivors.&lt;/title&gt;&lt;/titles&gt;&lt;dates&gt;&lt;year&gt;2018&lt;/year&gt;&lt;/dates&gt;&lt;publisher&gt;https://wwwnsunorguk/Handlers/Downloadashx?IDMF=941b61f7-4a71-4eba-8099-1269177a7858&lt;/publisher&gt;&lt;urls&gt;&lt;/urls&gt;&lt;/record&gt;&lt;/Cite&gt;&lt;Cite&gt;&lt;Author&gt;Faulkner A&lt;/Author&gt;&lt;Year&gt;2015&lt;/Year&gt;&lt;RecNum&gt;102&lt;/RecNum&gt;&lt;record&gt;&lt;rec-number&gt;102&lt;/rec-number&gt;&lt;foreign-keys&gt;&lt;key app="EN" db-id="dtr2wws2das0vqerzd4xrws7xff2vdf9zxda" timestamp="1606309259"&gt;102&lt;/key&gt;&lt;/foreign-keys&gt;&lt;ref-type name="Book"&gt;6&lt;/ref-type&gt;&lt;contributors&gt;&lt;authors&gt;&lt;author&gt;Faulkner A,&lt;/author&gt;&lt;author&gt;Yiannoullou S,&lt;/author&gt;&lt;author&gt;Kalathil J,&lt;/author&gt;&lt;author&gt;Crepaz-Keay D,&lt;/author&gt;&lt;author&gt;Singer F,&lt;/author&gt;&lt;author&gt;James N,&lt;/author&gt;&lt;author&gt;Griffiths R, &lt;/author&gt;&lt;author&gt;Perry E, &lt;/author&gt;&lt;author&gt;Forde D,&lt;/author&gt;&lt;author&gt;Kalleyik J,&lt;/author&gt;&lt;/authors&gt;&lt;/contributors&gt;&lt;titles&gt;&lt;title&gt; Involvement for influence 2015 National Survivor Network&lt;/title&gt;&lt;/titles&gt;&lt;dates&gt;&lt;year&gt;2015&lt;/year&gt;&lt;/dates&gt;&lt;publisher&gt; https://www.nsun.org.uk/Handlers/Download.ashx?IDMF=995617f8-1cd7-40af-8128-5eaaf2953b8e%20&lt;/publisher&gt;&lt;urls&gt;&lt;/urls&gt;&lt;/record&gt;&lt;/Cite&gt;&lt;/EndNote&gt;</w:instrText>
      </w:r>
      <w:r w:rsidR="00DB0980">
        <w:fldChar w:fldCharType="separate"/>
      </w:r>
      <w:r w:rsidR="00F65250">
        <w:rPr>
          <w:noProof/>
        </w:rPr>
        <w:t>(Faulkner A et al., 2015; Ormerod E et al., 2018)</w:t>
      </w:r>
      <w:r w:rsidR="00DB0980">
        <w:fldChar w:fldCharType="end"/>
      </w:r>
      <w:r w:rsidR="00005998">
        <w:t>.</w:t>
      </w:r>
      <w:r w:rsidR="00982046">
        <w:t xml:space="preserve"> </w:t>
      </w:r>
      <w:r w:rsidR="00B52549">
        <w:t xml:space="preserve">External partnerships </w:t>
      </w:r>
      <w:r w:rsidR="009A079A">
        <w:t xml:space="preserve">with the life sciences industries will be vital for developing </w:t>
      </w:r>
      <w:r w:rsidR="00B52549">
        <w:t xml:space="preserve">drug and digital treatments. Working with the NHS and the private and charity sectors will allow the </w:t>
      </w:r>
      <w:r w:rsidR="00C30E9B">
        <w:t xml:space="preserve">further development and </w:t>
      </w:r>
      <w:r w:rsidR="00B52549">
        <w:t xml:space="preserve">testing of novel ways of providing treatments including social prescribing. </w:t>
      </w:r>
      <w:r w:rsidR="00D64F66" w:rsidRPr="00B932EC">
        <w:t xml:space="preserve">This </w:t>
      </w:r>
      <w:r w:rsidR="009A079A">
        <w:t xml:space="preserve">multi-disciplinary and cross-disciplinary </w:t>
      </w:r>
      <w:r w:rsidR="00D64F66" w:rsidRPr="00B932EC">
        <w:t xml:space="preserve">approach is already supported through the new UKRI mental health networks which brings </w:t>
      </w:r>
      <w:r w:rsidR="00142CBC">
        <w:t xml:space="preserve">research </w:t>
      </w:r>
      <w:r w:rsidR="00D64F66" w:rsidRPr="00B932EC">
        <w:t>teams from different sectors</w:t>
      </w:r>
      <w:r w:rsidR="00142CBC">
        <w:t xml:space="preserve">, different </w:t>
      </w:r>
      <w:proofErr w:type="gramStart"/>
      <w:r w:rsidR="00142CBC">
        <w:t>expertise</w:t>
      </w:r>
      <w:proofErr w:type="gramEnd"/>
      <w:r w:rsidR="00D64F66" w:rsidRPr="00B932EC">
        <w:t xml:space="preserve"> and different geographies under one umbrella. Other UK and international funders have also begun to emphasise the need for this approach.</w:t>
      </w:r>
      <w:r w:rsidR="00D64F66">
        <w:t xml:space="preserve"> </w:t>
      </w:r>
      <w:r w:rsidR="00B52549">
        <w:t xml:space="preserve">Finally, </w:t>
      </w:r>
      <w:r w:rsidR="00EB45EC">
        <w:t xml:space="preserve">for the UK, </w:t>
      </w:r>
      <w:r w:rsidR="00B52549">
        <w:t xml:space="preserve">the field will rely on different funders including UKRI, NIHR and charities to support different targets and different stages of the impact pathway. </w:t>
      </w:r>
    </w:p>
    <w:p w14:paraId="4395CE10" w14:textId="77777777" w:rsidR="009A6161" w:rsidRDefault="00B52549" w:rsidP="00D51F89">
      <w:r w:rsidRPr="009A6161">
        <w:rPr>
          <w:b/>
          <w:bCs/>
        </w:rPr>
        <w:t>When do we expect these goals to be met?</w:t>
      </w:r>
      <w:r>
        <w:t xml:space="preserve"> </w:t>
      </w:r>
    </w:p>
    <w:p w14:paraId="0F9BCF63" w14:textId="7AB37451" w:rsidR="009A6161" w:rsidRPr="00DD79C2" w:rsidRDefault="00B52549" w:rsidP="00D51F89">
      <w:r>
        <w:t>Evidence from Rand Europe suggests that it can take 17 years for mental health research to be implemented into treatments and services</w:t>
      </w:r>
      <w:r w:rsidR="006106DB">
        <w:fldChar w:fldCharType="begin"/>
      </w:r>
      <w:r w:rsidR="006106DB">
        <w:instrText xml:space="preserve"> ADDIN EN.CITE &lt;EndNote&gt;&lt;Cite&gt;&lt;Author&gt;Wooding&lt;/Author&gt;&lt;Year&gt;2013&lt;/Year&gt;&lt;RecNum&gt;103&lt;/RecNum&gt;&lt;DisplayText&gt;(Morris, Wooding, &amp;amp; Grant, 2011; Wooding et al., 2013)&lt;/DisplayText&gt;&lt;record&gt;&lt;rec-number&gt;103&lt;/rec-number&gt;&lt;foreign-keys&gt;&lt;key app="EN" db-id="dtr2wws2das0vqerzd4xrws7xff2vdf9zxda" timestamp="1606309975"&gt;103&lt;/key&gt;&lt;/foreign-keys&gt;&lt;ref-type name="Journal Article"&gt;17&lt;/ref-type&gt;&lt;contributors&gt;&lt;authors&gt;&lt;author&gt;Wooding, Steven&lt;/author&gt;&lt;author&gt;Pollitt, Alexandra&lt;/author&gt;&lt;author&gt;Castle-Clarke, Sophie&lt;/author&gt;&lt;author&gt;Cochrane, Gavin&lt;/author&gt;&lt;author&gt;Diepeveen, Stephanie&lt;/author&gt;&lt;author&gt;Guthrie, Susan&lt;/author&gt;&lt;author&gt;Horvitz-Lennon, Marcela&lt;/author&gt;&lt;author&gt;Larivière, Vincent&lt;/author&gt;&lt;author&gt;Morgan Jones, Molly&lt;/author&gt;&lt;author&gt;Ni Chonaill, Siobhan&lt;/author&gt;&lt;/authors&gt;&lt;/contributors&gt;&lt;titles&gt;&lt;title&gt;Mental Health Retrosight: Understanding the returns from research (lessons from schizophrenia): Policy Report&lt;/title&gt;&lt;secondary-title&gt;https://www.rand.org/pubs/research_reports/RR325.html&lt;/secondary-title&gt;&lt;/titles&gt;&lt;periodical&gt;&lt;full-title&gt;https://www.rand.org/pubs/research_reports/RR325.html&lt;/full-title&gt;&lt;/periodical&gt;&lt;dates&gt;&lt;year&gt;2013&lt;/year&gt;&lt;/dates&gt;&lt;urls&gt;&lt;/urls&gt;&lt;/record&gt;&lt;/Cite&gt;&lt;Cite&gt;&lt;Author&gt;Morris&lt;/Author&gt;&lt;Year&gt;2011&lt;/Year&gt;&lt;RecNum&gt;114&lt;/RecNum&gt;&lt;record&gt;&lt;rec-number&gt;114&lt;/rec-number&gt;&lt;foreign-keys&gt;&lt;key app="EN" db-id="dtr2wws2das0vqerzd4xrws7xff2vdf9zxda" timestamp="1609763271"&gt;114&lt;/key&gt;&lt;/foreign-keys&gt;&lt;ref-type name="Journal Article"&gt;17&lt;/ref-type&gt;&lt;contributors&gt;&lt;authors&gt;&lt;author&gt;Morris, Zoë Slote&lt;/author&gt;&lt;author&gt;Wooding, Steven&lt;/author&gt;&lt;author&gt;Grant, Jonathan&lt;/author&gt;&lt;/authors&gt;&lt;/contributors&gt;&lt;titles&gt;&lt;title&gt;The answer is 17 years, what is the question: understanding time lags in translational research&lt;/title&gt;&lt;secondary-title&gt;Journal of the Royal Society of Medicine&lt;/secondary-title&gt;&lt;/titles&gt;&lt;periodical&gt;&lt;full-title&gt;Journal of the Royal Society of Medicine&lt;/full-title&gt;&lt;/periodical&gt;&lt;pages&gt;510-520&lt;/pages&gt;&lt;volume&gt;104&lt;/volume&gt;&lt;number&gt;12&lt;/number&gt;&lt;dates&gt;&lt;year&gt;2011&lt;/year&gt;&lt;/dates&gt;&lt;isbn&gt;0141-0768&lt;/isbn&gt;&lt;urls&gt;&lt;/urls&gt;&lt;/record&gt;&lt;/Cite&gt;&lt;/EndNote&gt;</w:instrText>
      </w:r>
      <w:r w:rsidR="006106DB">
        <w:fldChar w:fldCharType="separate"/>
      </w:r>
      <w:r w:rsidR="006106DB">
        <w:rPr>
          <w:noProof/>
        </w:rPr>
        <w:t>(Morris, Wooding, &amp; Grant, 2011; Wooding et al., 2013)</w:t>
      </w:r>
      <w:r w:rsidR="006106DB">
        <w:fldChar w:fldCharType="end"/>
      </w:r>
      <w:r w:rsidR="00982046">
        <w:t>.</w:t>
      </w:r>
      <w:r>
        <w:t xml:space="preserve"> Impact was faster if the researchers always bore in mind the eventual potential impact and considered how to engage with the impact pathway at an early stage. The research goals presented here are the most pressing </w:t>
      </w:r>
      <w:r w:rsidRPr="00DD79C2">
        <w:t xml:space="preserve">and potentially tractable that could be accomplished within a decade or </w:t>
      </w:r>
      <w:r w:rsidRPr="00DD79C2">
        <w:lastRenderedPageBreak/>
        <w:t xml:space="preserve">two. </w:t>
      </w:r>
      <w:r w:rsidR="00D90D57">
        <w:t xml:space="preserve">We have seen rapid changes in research and service configuration </w:t>
      </w:r>
      <w:r w:rsidR="00046806">
        <w:t xml:space="preserve">during </w:t>
      </w:r>
      <w:r w:rsidR="00D90D57">
        <w:t xml:space="preserve">the COVID pandemic, the effects </w:t>
      </w:r>
      <w:r w:rsidR="00963929">
        <w:t xml:space="preserve">of these changed </w:t>
      </w:r>
      <w:r w:rsidR="00046806">
        <w:t>services</w:t>
      </w:r>
      <w:r w:rsidR="00963929">
        <w:t xml:space="preserve"> </w:t>
      </w:r>
      <w:r w:rsidR="00D90D57">
        <w:t xml:space="preserve">should be investigated, </w:t>
      </w:r>
      <w:r w:rsidR="00963929">
        <w:t xml:space="preserve">mechanisms for increasing the speed and efficiency of research should be maintained, </w:t>
      </w:r>
      <w:r w:rsidR="00D90D57">
        <w:t>and the results should</w:t>
      </w:r>
      <w:r w:rsidR="00046806">
        <w:t xml:space="preserve"> then</w:t>
      </w:r>
      <w:r w:rsidR="00D90D57">
        <w:t xml:space="preserve"> lead to accomplishing these goals.</w:t>
      </w:r>
    </w:p>
    <w:p w14:paraId="55052CD9" w14:textId="7E6318E2" w:rsidR="00B52549" w:rsidRDefault="00B52549" w:rsidP="0031041F">
      <w:r w:rsidRPr="00F34D45">
        <w:t xml:space="preserve">We need to measure whether research to support these goals has been funded, how it has been delivered and by whom and whether it has led to patient benefit. </w:t>
      </w:r>
      <w:r w:rsidR="0012030F" w:rsidRPr="00DD79C2">
        <w:t>This will require</w:t>
      </w:r>
      <w:r w:rsidR="00142CBC">
        <w:t xml:space="preserve"> research</w:t>
      </w:r>
      <w:r w:rsidR="0012030F" w:rsidRPr="00DD79C2">
        <w:t xml:space="preserve"> funders to engage with the goals and</w:t>
      </w:r>
      <w:r w:rsidR="00E1030B" w:rsidRPr="00DD79C2">
        <w:t>,</w:t>
      </w:r>
      <w:r w:rsidR="0012030F" w:rsidRPr="00DD79C2">
        <w:t xml:space="preserve"> as they were involved in their development</w:t>
      </w:r>
      <w:r w:rsidR="00142CBC">
        <w:t xml:space="preserve">, </w:t>
      </w:r>
      <w:r w:rsidR="00181C8E" w:rsidRPr="00DD79C2">
        <w:t>we hop</w:t>
      </w:r>
      <w:r w:rsidR="00142CBC">
        <w:t>e</w:t>
      </w:r>
      <w:r w:rsidR="00181C8E" w:rsidRPr="00DD79C2">
        <w:t xml:space="preserve"> that this is an easy step. </w:t>
      </w:r>
      <w:r w:rsidR="00DD79C2" w:rsidRPr="00DD79C2">
        <w:t>M</w:t>
      </w:r>
      <w:r w:rsidRPr="00DD79C2">
        <w:t>onitor</w:t>
      </w:r>
      <w:r w:rsidR="00DD79C2" w:rsidRPr="00DD79C2">
        <w:t>ing these</w:t>
      </w:r>
      <w:r w:rsidRPr="00DD79C2">
        <w:t xml:space="preserve"> funding decisions</w:t>
      </w:r>
      <w:r w:rsidR="00DD79C2" w:rsidRPr="00DD79C2">
        <w:t xml:space="preserve"> will be important</w:t>
      </w:r>
      <w:r w:rsidR="00030EF4">
        <w:t>,</w:t>
      </w:r>
      <w:r w:rsidR="00DD79C2" w:rsidRPr="00DD79C2">
        <w:t xml:space="preserve"> because w</w:t>
      </w:r>
      <w:r w:rsidRPr="00DD79C2">
        <w:t xml:space="preserve">hen research has answered our target questions then funding </w:t>
      </w:r>
      <w:r w:rsidR="00DD79C2" w:rsidRPr="00F34D45">
        <w:t xml:space="preserve">can </w:t>
      </w:r>
      <w:r w:rsidRPr="00C0358D">
        <w:t>be diverted into other areas. But we also need to measure the stages of patient benefit which will help to adjust our goals. The whole group has had many discu</w:t>
      </w:r>
      <w:r w:rsidRPr="00DD79C2">
        <w:t xml:space="preserve">ssions on the </w:t>
      </w:r>
      <w:r w:rsidR="0003404A">
        <w:t>risks associated with</w:t>
      </w:r>
      <w:r w:rsidRPr="00DD79C2">
        <w:t xml:space="preserve"> achieving the research targets </w:t>
      </w:r>
      <w:r w:rsidR="0003404A">
        <w:t xml:space="preserve">but </w:t>
      </w:r>
      <w:r w:rsidRPr="00DD79C2">
        <w:t xml:space="preserve">then a lack of translation into impact. All changes will </w:t>
      </w:r>
      <w:r>
        <w:t xml:space="preserve">depend on wider political </w:t>
      </w:r>
      <w:r w:rsidR="00DD68E5">
        <w:t>objectives</w:t>
      </w:r>
      <w:r>
        <w:t xml:space="preserve"> and social context. But this does not alleviate the need for goals that will have an impact, as governments and those involved in mental health provision need actionable evidence for </w:t>
      </w:r>
      <w:r w:rsidRPr="00C0358D">
        <w:t>policy and services</w:t>
      </w:r>
      <w:r w:rsidR="00DD68E5">
        <w:t>. W</w:t>
      </w:r>
      <w:r w:rsidRPr="00C0358D">
        <w:t xml:space="preserve">hether they choose to apply it may be outside the scope of many research teams. </w:t>
      </w:r>
      <w:r w:rsidR="00181C8E" w:rsidRPr="00C0358D">
        <w:t>E</w:t>
      </w:r>
      <w:r w:rsidRPr="00C0358D">
        <w:t>vidence from the Rand report suggests that closing the research to impact gap requires teams to interact with the impact pathway at an early stage</w:t>
      </w:r>
      <w:r w:rsidR="00030EF4">
        <w:t>,</w:t>
      </w:r>
      <w:r w:rsidR="00181C8E" w:rsidRPr="00C0358D">
        <w:t xml:space="preserve"> and that means from the earliest basic research </w:t>
      </w:r>
      <w:r w:rsidR="000523A0" w:rsidRPr="00C0358D">
        <w:t xml:space="preserve">and </w:t>
      </w:r>
      <w:r w:rsidR="00181C8E" w:rsidRPr="00C0358D">
        <w:t>through</w:t>
      </w:r>
      <w:r w:rsidR="000523A0" w:rsidRPr="00C0358D">
        <w:t>out</w:t>
      </w:r>
      <w:r w:rsidR="00181C8E" w:rsidRPr="00C0358D">
        <w:t xml:space="preserve"> the translational pipeline</w:t>
      </w:r>
      <w:r w:rsidRPr="00C0358D">
        <w:t xml:space="preserve">. </w:t>
      </w:r>
      <w:r w:rsidR="0031041F">
        <w:t>We also know that investment in research is lower in mental health than in other health conditions</w:t>
      </w:r>
      <w:r w:rsidR="00F85C5A">
        <w:t xml:space="preserve"> and t</w:t>
      </w:r>
      <w:r w:rsidR="0031041F">
        <w:t xml:space="preserve">he latest evidence </w:t>
      </w:r>
      <w:r w:rsidR="00F85C5A">
        <w:t>not only shows this but</w:t>
      </w:r>
      <w:r w:rsidR="0031041F">
        <w:t xml:space="preserve"> </w:t>
      </w:r>
      <w:r w:rsidR="00684894">
        <w:t>also</w:t>
      </w:r>
      <w:r w:rsidR="00F85C5A">
        <w:t xml:space="preserve"> that these fu</w:t>
      </w:r>
      <w:r w:rsidR="0003404A">
        <w:t>n</w:t>
      </w:r>
      <w:r w:rsidR="00F85C5A">
        <w:t>ds</w:t>
      </w:r>
      <w:r w:rsidR="00684894">
        <w:t xml:space="preserve"> </w:t>
      </w:r>
      <w:r w:rsidR="0003404A">
        <w:t xml:space="preserve">are </w:t>
      </w:r>
      <w:r w:rsidR="0031041F">
        <w:t>not dispersed in ways that would answer our goals</w:t>
      </w:r>
      <w:r w:rsidR="00026E0D">
        <w:t xml:space="preserve"> </w:t>
      </w:r>
      <w:r w:rsidR="00026E0D">
        <w:fldChar w:fldCharType="begin"/>
      </w:r>
      <w:r w:rsidR="004329DC">
        <w:instrText xml:space="preserve"> ADDIN EN.CITE &lt;EndNote&gt;&lt;Cite&gt;&lt;Author&gt;Woelbert&lt;/Author&gt;&lt;Year&gt;2020&lt;/Year&gt;&lt;RecNum&gt;111&lt;/RecNum&gt;&lt;DisplayText&gt;(Woelbert, Lundell-Smith, White, &amp;amp; Kemmer, 2020)&lt;/DisplayText&gt;&lt;record&gt;&lt;rec-number&gt;111&lt;/rec-number&gt;&lt;foreign-keys&gt;&lt;key app="EN" db-id="dtr2wws2das0vqerzd4xrws7xff2vdf9zxda" timestamp="1607350517"&gt;111&lt;/key&gt;&lt;/foreign-keys&gt;&lt;ref-type name="Journal Article"&gt;17&lt;/ref-type&gt;&lt;contributors&gt;&lt;authors&gt;&lt;author&gt;Woelbert, Eva&lt;/author&gt;&lt;author&gt;Lundell-Smith, Kierstin&lt;/author&gt;&lt;author&gt;White, Rory&lt;/author&gt;&lt;author&gt;Kemmer, Danielle&lt;/author&gt;&lt;/authors&gt;&lt;/contributors&gt;&lt;titles&gt;&lt;title&gt;Accounting for mental health research funding: developing a quantitative baseline of global investments&lt;/title&gt;&lt;secondary-title&gt;The Lancet Psychiatry&lt;/secondary-title&gt;&lt;/titles&gt;&lt;periodical&gt;&lt;full-title&gt;The Lancet Psychiatry&lt;/full-title&gt;&lt;/periodical&gt;&lt;dates&gt;&lt;year&gt;2020&lt;/year&gt;&lt;/dates&gt;&lt;isbn&gt;2215-0366&lt;/isbn&gt;&lt;urls&gt;&lt;/urls&gt;&lt;/record&gt;&lt;/Cite&gt;&lt;/EndNote&gt;</w:instrText>
      </w:r>
      <w:r w:rsidR="00026E0D">
        <w:fldChar w:fldCharType="separate"/>
      </w:r>
      <w:r w:rsidR="004329DC">
        <w:rPr>
          <w:noProof/>
        </w:rPr>
        <w:t>(Woelbert, Lundell-Smith, White, &amp; Kemmer, 2020)</w:t>
      </w:r>
      <w:r w:rsidR="00026E0D">
        <w:fldChar w:fldCharType="end"/>
      </w:r>
      <w:r w:rsidR="009B59BE">
        <w:t>.</w:t>
      </w:r>
      <w:r w:rsidR="0031041F">
        <w:t xml:space="preserve">  </w:t>
      </w:r>
      <w:r w:rsidRPr="00C0358D">
        <w:t>We propose that goals and targ</w:t>
      </w:r>
      <w:r>
        <w:t>ets should be measured in short, medium</w:t>
      </w:r>
      <w:r w:rsidR="003908EF">
        <w:t>-</w:t>
      </w:r>
      <w:r>
        <w:t xml:space="preserve"> and longer</w:t>
      </w:r>
      <w:r w:rsidR="003908EF">
        <w:t>-</w:t>
      </w:r>
      <w:r>
        <w:t>term intervals, perhaps of three, five and ten years, so we have a more detailed guide to how research investment produces its effects and most importantly to identify barriers to patient benefit that need to be overcome.</w:t>
      </w:r>
      <w:r w:rsidR="00181C8E">
        <w:t xml:space="preserve"> Engagement with the goals will then become </w:t>
      </w:r>
      <w:r w:rsidR="003F46E3">
        <w:t xml:space="preserve">a </w:t>
      </w:r>
      <w:r w:rsidR="00181C8E">
        <w:t xml:space="preserve">scientific and </w:t>
      </w:r>
      <w:r w:rsidR="00DD68E5">
        <w:t xml:space="preserve">a </w:t>
      </w:r>
      <w:r w:rsidR="00181C8E">
        <w:t>political</w:t>
      </w:r>
      <w:r w:rsidR="003F46E3">
        <w:t xml:space="preserve"> endeavour.</w:t>
      </w:r>
      <w:r w:rsidR="00181C8E">
        <w:t xml:space="preserve"> </w:t>
      </w:r>
    </w:p>
    <w:p w14:paraId="42FC3F7A" w14:textId="621BF473" w:rsidR="009A6161" w:rsidRDefault="009A6161" w:rsidP="009A6161">
      <w:pPr>
        <w:ind w:left="360"/>
      </w:pPr>
    </w:p>
    <w:p w14:paraId="38239A60" w14:textId="36BA2507" w:rsidR="00C96625" w:rsidRDefault="009A6161" w:rsidP="00C96625">
      <w:r w:rsidRPr="009A6161">
        <w:rPr>
          <w:b/>
          <w:bCs/>
        </w:rPr>
        <w:t>Acknowledgements</w:t>
      </w:r>
      <w:r>
        <w:t xml:space="preserve"> </w:t>
      </w:r>
      <w:r w:rsidR="00DD68E5" w:rsidRPr="00DD68E5">
        <w:rPr>
          <w:b/>
          <w:bCs/>
        </w:rPr>
        <w:t>include</w:t>
      </w:r>
      <w:r w:rsidR="00DD68E5">
        <w:t xml:space="preserve"> </w:t>
      </w:r>
      <w:r>
        <w:t xml:space="preserve">Chris Whitty, Alison Tingle, and Ursula Wells from the Department of Health and Social Care, Kathryn Adcock and Jo Latimer from the MRC, Mary De Silva, Andrew </w:t>
      </w:r>
      <w:proofErr w:type="spellStart"/>
      <w:r>
        <w:t>Welchman</w:t>
      </w:r>
      <w:proofErr w:type="spellEnd"/>
      <w:r>
        <w:t xml:space="preserve"> and Raliza Stoyanova from the </w:t>
      </w:r>
      <w:proofErr w:type="spellStart"/>
      <w:r>
        <w:t>Wellcome</w:t>
      </w:r>
      <w:proofErr w:type="spellEnd"/>
      <w:r>
        <w:t xml:space="preserve"> Trust, Wendy Matcham from ESRC, Penny Wilson from Innovate UK, Cynthia Joyce, Neil Balmer and Sophie Dix from MQ,  Dan Robotham from </w:t>
      </w:r>
      <w:proofErr w:type="spellStart"/>
      <w:r>
        <w:t>McPin</w:t>
      </w:r>
      <w:proofErr w:type="spellEnd"/>
      <w:r>
        <w:t xml:space="preserve"> Foundation, Jacob Diggle from Mind, Gregor Henderson from Public Health England, Karen Turner and Tim Kendall from NHS-England, </w:t>
      </w:r>
      <w:r w:rsidR="006B5536">
        <w:t xml:space="preserve">and the many academics who contributed to initial </w:t>
      </w:r>
      <w:r w:rsidR="00C96625">
        <w:t>meetings and discussions on the goal development.</w:t>
      </w:r>
      <w:bookmarkStart w:id="1" w:name="_Hlk39141732"/>
    </w:p>
    <w:p w14:paraId="48E62366" w14:textId="77777777" w:rsidR="00C96625" w:rsidRPr="003B5730" w:rsidRDefault="00C96625" w:rsidP="00C96625">
      <w:pPr>
        <w:rPr>
          <w:rFonts w:cstheme="minorHAnsi"/>
          <w:b/>
          <w:bCs/>
        </w:rPr>
      </w:pPr>
      <w:r w:rsidRPr="003B5730">
        <w:rPr>
          <w:rFonts w:cstheme="minorHAnsi"/>
          <w:b/>
          <w:bCs/>
        </w:rPr>
        <w:t>References</w:t>
      </w:r>
    </w:p>
    <w:p w14:paraId="3FE8E7AE" w14:textId="77777777" w:rsidR="00C96625" w:rsidRPr="00156EF2" w:rsidRDefault="00C96625" w:rsidP="00C96625">
      <w:pPr>
        <w:pStyle w:val="EndNoteBibliography"/>
        <w:spacing w:after="0"/>
        <w:ind w:left="720" w:hanging="720"/>
      </w:pPr>
      <w:r w:rsidRPr="003B5730">
        <w:rPr>
          <w:rFonts w:asciiTheme="minorHAnsi" w:hAnsiTheme="minorHAnsi" w:cstheme="minorHAnsi"/>
        </w:rPr>
        <w:fldChar w:fldCharType="begin"/>
      </w:r>
      <w:r w:rsidRPr="003B5730">
        <w:rPr>
          <w:rFonts w:asciiTheme="minorHAnsi" w:hAnsiTheme="minorHAnsi" w:cstheme="minorHAnsi"/>
        </w:rPr>
        <w:instrText xml:space="preserve"> ADDIN EN.REFLIST </w:instrText>
      </w:r>
      <w:r w:rsidRPr="003B5730">
        <w:rPr>
          <w:rFonts w:asciiTheme="minorHAnsi" w:hAnsiTheme="minorHAnsi" w:cstheme="minorHAnsi"/>
        </w:rPr>
        <w:fldChar w:fldCharType="separate"/>
      </w:r>
      <w:r w:rsidRPr="00156EF2">
        <w:t xml:space="preserve">Alonso, J., Liu, Z., Evans-Lacko, S., Sadikova, E., Sampson, N., Chatterji, S., . . . Collaborators, W. H. O. W. M. H. S. (2018). Treatment gap for anxiety disorders is global: Results of the World Mental Health Surveys in 21 countries. </w:t>
      </w:r>
      <w:r w:rsidRPr="00156EF2">
        <w:rPr>
          <w:i/>
        </w:rPr>
        <w:t>Depress Anxiety, 35</w:t>
      </w:r>
      <w:r w:rsidRPr="00156EF2">
        <w:t>(3), 195-208. doi:10.1002/da.22711</w:t>
      </w:r>
    </w:p>
    <w:p w14:paraId="650CE011" w14:textId="77777777" w:rsidR="00C96625" w:rsidRPr="00156EF2" w:rsidRDefault="00C96625" w:rsidP="00C96625">
      <w:pPr>
        <w:pStyle w:val="EndNoteBibliography"/>
        <w:spacing w:after="0"/>
        <w:ind w:left="720" w:hanging="720"/>
      </w:pPr>
      <w:r w:rsidRPr="00156EF2">
        <w:t xml:space="preserve">Brooks, S. K., Webster, R. K., Smith, L. E., Woodland, L., Wessely, S., Greenberg, N., &amp; Rubin, G. J. (2020). The psychological impact of quarantine and how to reduce it: rapid review of the evidence. </w:t>
      </w:r>
      <w:r w:rsidRPr="00156EF2">
        <w:rPr>
          <w:i/>
        </w:rPr>
        <w:t>Lancet, 395</w:t>
      </w:r>
      <w:r w:rsidRPr="00156EF2">
        <w:t>(10227), 912-920. doi:10.1016/S0140-6736(20)30460-8</w:t>
      </w:r>
    </w:p>
    <w:p w14:paraId="39FCCE8F" w14:textId="77777777" w:rsidR="00C96625" w:rsidRPr="00156EF2" w:rsidRDefault="00C96625" w:rsidP="00C96625">
      <w:pPr>
        <w:pStyle w:val="EndNoteBibliography"/>
        <w:spacing w:after="0"/>
        <w:ind w:left="720" w:hanging="720"/>
      </w:pPr>
      <w:r w:rsidRPr="00156EF2">
        <w:t xml:space="preserve">Centre for Mental Health. (2020). </w:t>
      </w:r>
      <w:r w:rsidRPr="00156EF2">
        <w:rPr>
          <w:i/>
        </w:rPr>
        <w:t>Commission for Equality in Mental Health: “Mental health for all? The final report of the Commission for Equality in Mental Health” Nov 2020</w:t>
      </w:r>
      <w:r w:rsidRPr="00156EF2">
        <w:t>.</w:t>
      </w:r>
    </w:p>
    <w:p w14:paraId="328D0A62" w14:textId="77777777" w:rsidR="00C96625" w:rsidRPr="00156EF2" w:rsidRDefault="00C96625" w:rsidP="00C96625">
      <w:pPr>
        <w:pStyle w:val="EndNoteBibliography"/>
        <w:spacing w:after="0"/>
        <w:ind w:left="720" w:hanging="720"/>
      </w:pPr>
      <w:r w:rsidRPr="00156EF2">
        <w:t xml:space="preserve">Chang, C., Hayes, R., Perera, G., Broadbent, M., Fernandes, A., Lee, W., . . . Stewart, R. (2011). </w:t>
      </w:r>
      <w:r w:rsidRPr="00156EF2">
        <w:rPr>
          <w:i/>
        </w:rPr>
        <w:t>Life expectancy at birth for people with serious mental illness from a secondary mental health care case register in London, UK.</w:t>
      </w:r>
      <w:r w:rsidRPr="00156EF2">
        <w:t xml:space="preserve"> Paper presented at the AMERICAN JOURNAL OF EPIDEMIOLOGY.</w:t>
      </w:r>
    </w:p>
    <w:p w14:paraId="67D4218C" w14:textId="77777777" w:rsidR="00C96625" w:rsidRPr="00156EF2" w:rsidRDefault="00C96625" w:rsidP="00C96625">
      <w:pPr>
        <w:pStyle w:val="EndNoteBibliography"/>
        <w:spacing w:after="0"/>
        <w:ind w:left="720" w:hanging="720"/>
      </w:pPr>
      <w:r w:rsidRPr="00156EF2">
        <w:lastRenderedPageBreak/>
        <w:t xml:space="preserve">Csillag, C., Nordentoft, M., Mizuno, M., McDaid, D., Arango, C., Smith, J., . . . Jones, P. B. (2018). Early intervention in psychosis: From clinical intervention to health system implementation. </w:t>
      </w:r>
      <w:r w:rsidRPr="00156EF2">
        <w:rPr>
          <w:i/>
        </w:rPr>
        <w:t>Early Interv Psychiatry, 12</w:t>
      </w:r>
      <w:r w:rsidRPr="00156EF2">
        <w:t>(4), 757-764. doi:10.1111/eip.12514</w:t>
      </w:r>
    </w:p>
    <w:p w14:paraId="5017F0CB" w14:textId="77777777" w:rsidR="00C96625" w:rsidRPr="00156EF2" w:rsidRDefault="00C96625" w:rsidP="00C96625">
      <w:pPr>
        <w:pStyle w:val="EndNoteBibliography"/>
        <w:spacing w:after="0"/>
        <w:ind w:left="720" w:hanging="720"/>
      </w:pPr>
      <w:r w:rsidRPr="00156EF2">
        <w:t xml:space="preserve">Davies, S. C. (2014). </w:t>
      </w:r>
      <w:r w:rsidRPr="00156EF2">
        <w:rPr>
          <w:i/>
        </w:rPr>
        <w:t>Annual Report of the Chief Medical Officer: Public Mental Health Priorities: Investing in the Evidence</w:t>
      </w:r>
      <w:r w:rsidRPr="00156EF2">
        <w:t>.</w:t>
      </w:r>
    </w:p>
    <w:p w14:paraId="417D7C07" w14:textId="77777777" w:rsidR="00C96625" w:rsidRPr="00156EF2" w:rsidRDefault="00C96625" w:rsidP="00C96625">
      <w:pPr>
        <w:pStyle w:val="EndNoteBibliography"/>
        <w:spacing w:after="0"/>
        <w:ind w:left="720" w:hanging="720"/>
      </w:pPr>
      <w:r w:rsidRPr="00156EF2">
        <w:t xml:space="preserve">Department for Work and Pension. (2014). </w:t>
      </w:r>
      <w:r w:rsidRPr="00156EF2">
        <w:rPr>
          <w:i/>
        </w:rPr>
        <w:t>Employment and Support Allowance: Outcomes of Work Capability Assessments</w:t>
      </w:r>
      <w:r w:rsidRPr="00156EF2">
        <w:t>. Great Britain: Quarterly Official Statistics Bulletin.</w:t>
      </w:r>
    </w:p>
    <w:p w14:paraId="060C020C" w14:textId="77777777" w:rsidR="00C96625" w:rsidRPr="00156EF2" w:rsidRDefault="00C96625" w:rsidP="00C96625">
      <w:pPr>
        <w:pStyle w:val="EndNoteBibliography"/>
        <w:spacing w:after="0"/>
        <w:ind w:left="720" w:hanging="720"/>
      </w:pPr>
      <w:r w:rsidRPr="00156EF2">
        <w:t xml:space="preserve">Department of Health. (2017). </w:t>
      </w:r>
      <w:r w:rsidRPr="00156EF2">
        <w:rPr>
          <w:i/>
        </w:rPr>
        <w:t>A framework for mental health research.</w:t>
      </w:r>
      <w:r w:rsidRPr="00156EF2">
        <w:t xml:space="preserve">: </w:t>
      </w:r>
      <w:hyperlink r:id="rId10" w:history="1">
        <w:r w:rsidRPr="00156EF2">
          <w:rPr>
            <w:rStyle w:val="Hyperlink"/>
          </w:rPr>
          <w:t>https://assetspublishingservicegovuk/government/uploads/system/uploads/attachment_data/file/665576/A_framework_for_mental_health_researchpdf</w:t>
        </w:r>
      </w:hyperlink>
      <w:r w:rsidRPr="00156EF2">
        <w:t>.</w:t>
      </w:r>
    </w:p>
    <w:p w14:paraId="15B7303F" w14:textId="77777777" w:rsidR="00C96625" w:rsidRPr="00156EF2" w:rsidRDefault="00C96625" w:rsidP="00C96625">
      <w:pPr>
        <w:pStyle w:val="EndNoteBibliography"/>
        <w:spacing w:after="0"/>
        <w:ind w:left="720" w:hanging="720"/>
      </w:pPr>
      <w:r w:rsidRPr="00156EF2">
        <w:t xml:space="preserve">Department of Health &amp; Social Care &amp; Department of Education. (2017). </w:t>
      </w:r>
      <w:r w:rsidRPr="00156EF2">
        <w:rPr>
          <w:i/>
        </w:rPr>
        <w:t xml:space="preserve">Transforming Children and Young people’s Mental health Provision: a Green paper. </w:t>
      </w:r>
      <w:r w:rsidRPr="00156EF2">
        <w:t xml:space="preserve">. Crown Copyright: </w:t>
      </w:r>
      <w:hyperlink r:id="rId11" w:history="1">
        <w:r w:rsidRPr="00156EF2">
          <w:rPr>
            <w:rStyle w:val="Hyperlink"/>
          </w:rPr>
          <w:t>https://assets.publishing.service.gov.uk/government/uploads/system/uploads/attachment_data/file/728892/government-response-to-consultation-on-transforming-children-and-young-peoples-mental-health.pdf</w:t>
        </w:r>
      </w:hyperlink>
      <w:r w:rsidRPr="00156EF2">
        <w:t>.</w:t>
      </w:r>
    </w:p>
    <w:p w14:paraId="2FC2A8F8" w14:textId="77777777" w:rsidR="00C96625" w:rsidRPr="00156EF2" w:rsidRDefault="00C96625" w:rsidP="00C96625">
      <w:pPr>
        <w:pStyle w:val="EndNoteBibliography"/>
        <w:spacing w:after="0"/>
        <w:ind w:left="720" w:hanging="720"/>
      </w:pPr>
      <w:r w:rsidRPr="00156EF2">
        <w:t xml:space="preserve">Dorrington, S., Carr, E., Stevelink, S. A., Dregan, A., Whitney, D., Durbaba, S., . . . Madan, I. (2020). Demographic variation in fit note receipt and long-term conditions in south London. </w:t>
      </w:r>
      <w:r w:rsidRPr="00156EF2">
        <w:rPr>
          <w:i/>
        </w:rPr>
        <w:t>Occupational and Environmental Medicine, 77</w:t>
      </w:r>
      <w:r w:rsidRPr="00156EF2">
        <w:t xml:space="preserve">(6), 418-426. </w:t>
      </w:r>
    </w:p>
    <w:p w14:paraId="59D901E4" w14:textId="77777777" w:rsidR="00C96625" w:rsidRPr="00156EF2" w:rsidRDefault="00C96625" w:rsidP="00C96625">
      <w:pPr>
        <w:pStyle w:val="EndNoteBibliography"/>
        <w:spacing w:after="0"/>
        <w:ind w:left="720" w:hanging="720"/>
      </w:pPr>
      <w:r w:rsidRPr="00156EF2">
        <w:t xml:space="preserve">Downs, J. M., Ford, T., Stewart, R., Epstein, S., Shetty, H., Little, R., . . . Mostafa, T. (2019). An approach to linking education, social care and electronic health records for children and young people in South London: a linkage study of child and adolescent mental health service data. </w:t>
      </w:r>
      <w:r w:rsidRPr="00156EF2">
        <w:rPr>
          <w:i/>
        </w:rPr>
        <w:t>BMJ open, 9</w:t>
      </w:r>
      <w:r w:rsidRPr="00156EF2">
        <w:t xml:space="preserve">(1). </w:t>
      </w:r>
    </w:p>
    <w:p w14:paraId="752A72D3" w14:textId="77777777" w:rsidR="00C96625" w:rsidRPr="00156EF2" w:rsidRDefault="00C96625" w:rsidP="00C96625">
      <w:pPr>
        <w:pStyle w:val="EndNoteBibliography"/>
        <w:spacing w:after="0"/>
        <w:ind w:left="720" w:hanging="720"/>
      </w:pPr>
      <w:r w:rsidRPr="00156EF2">
        <w:t xml:space="preserve">Dregan, A., McNeill, A., Gaughran, F., Jones, P. B., Bazley, A., Cross, S., . . . Hotopf, M. (2020). Potential gains in life expectancy from reducing amenable mortality among people diagnosed with serious mental illness in the United Kingdom. </w:t>
      </w:r>
      <w:r w:rsidRPr="00156EF2">
        <w:rPr>
          <w:i/>
        </w:rPr>
        <w:t>PLoS One, 15</w:t>
      </w:r>
      <w:r w:rsidRPr="00156EF2">
        <w:t>(3), e0230674. doi:10.1371/journal.pone.0230674</w:t>
      </w:r>
    </w:p>
    <w:p w14:paraId="7883F12D" w14:textId="77777777" w:rsidR="00C96625" w:rsidRPr="00156EF2" w:rsidRDefault="00C96625" w:rsidP="00C96625">
      <w:pPr>
        <w:pStyle w:val="EndNoteBibliography"/>
        <w:spacing w:after="0"/>
        <w:ind w:left="720" w:hanging="720"/>
      </w:pPr>
      <w:r w:rsidRPr="00156EF2">
        <w:t xml:space="preserve">Early Intervention Foundation. (2019). </w:t>
      </w:r>
      <w:r w:rsidRPr="00156EF2">
        <w:rPr>
          <w:i/>
        </w:rPr>
        <w:t>Guidebook.</w:t>
      </w:r>
      <w:r w:rsidRPr="00156EF2">
        <w:t xml:space="preserve">: </w:t>
      </w:r>
      <w:hyperlink r:id="rId12" w:history="1">
        <w:r w:rsidRPr="00156EF2">
          <w:rPr>
            <w:rStyle w:val="Hyperlink"/>
          </w:rPr>
          <w:t>https://guidebookeiforguk/</w:t>
        </w:r>
      </w:hyperlink>
      <w:r w:rsidRPr="00156EF2">
        <w:t>.</w:t>
      </w:r>
    </w:p>
    <w:p w14:paraId="78C8342B" w14:textId="77777777" w:rsidR="00C96625" w:rsidRPr="00156EF2" w:rsidRDefault="00C96625" w:rsidP="00C96625">
      <w:pPr>
        <w:pStyle w:val="EndNoteBibliography"/>
        <w:spacing w:after="0"/>
        <w:ind w:left="720" w:hanging="720"/>
      </w:pPr>
      <w:r w:rsidRPr="00156EF2">
        <w:t xml:space="preserve">Evans-Lacko, S., Courtin, E., Fiorillo, A., Knapp, M., Luciano, M., Park, A. L., . . . Thornicroft, G. (2014). The state of the art in European research on reducing social exclusion and stigma related to mental health: a systematic mapping of the literature. </w:t>
      </w:r>
      <w:r w:rsidRPr="00156EF2">
        <w:rPr>
          <w:i/>
        </w:rPr>
        <w:t>Eur Psychiatry, 29</w:t>
      </w:r>
      <w:r w:rsidRPr="00156EF2">
        <w:t>(6), 381-389. doi:10.1016/j.eurpsy.2014.02.007</w:t>
      </w:r>
    </w:p>
    <w:p w14:paraId="33865A52" w14:textId="77777777" w:rsidR="00C96625" w:rsidRPr="00156EF2" w:rsidRDefault="00C96625" w:rsidP="00C96625">
      <w:pPr>
        <w:pStyle w:val="EndNoteBibliography"/>
        <w:spacing w:after="0"/>
        <w:ind w:left="720" w:hanging="720"/>
      </w:pPr>
      <w:r w:rsidRPr="00156EF2">
        <w:t xml:space="preserve">Evensen, M., Lyngstad, T. H., Melkevik, O., Reneflot, A., &amp; Mykletun, A. (2017). Adolescent mental health and earnings inequalities in adulthood: evidence from the Young-HUNT Study. </w:t>
      </w:r>
      <w:r w:rsidRPr="00156EF2">
        <w:rPr>
          <w:i/>
        </w:rPr>
        <w:t>J Epidemiol Community Health, 71</w:t>
      </w:r>
      <w:r w:rsidRPr="00156EF2">
        <w:t xml:space="preserve">(2), 201-206. </w:t>
      </w:r>
    </w:p>
    <w:p w14:paraId="4443C9A4" w14:textId="77777777" w:rsidR="00C96625" w:rsidRPr="00156EF2" w:rsidRDefault="00C96625" w:rsidP="00C96625">
      <w:pPr>
        <w:pStyle w:val="EndNoteBibliography"/>
        <w:spacing w:after="0"/>
        <w:ind w:left="720" w:hanging="720"/>
      </w:pPr>
      <w:r w:rsidRPr="00156EF2">
        <w:t>Faulkner A, Yiannoullou S, Kalathil J, Crepaz-Keay D, Singer F, James N, . . . Kalleyik J. (2015).</w:t>
      </w:r>
      <w:r w:rsidRPr="00156EF2">
        <w:rPr>
          <w:i/>
        </w:rPr>
        <w:t xml:space="preserve"> Involvement for influence 2015 National Survivor Network</w:t>
      </w:r>
      <w:r w:rsidRPr="00156EF2">
        <w:t xml:space="preserve">: </w:t>
      </w:r>
      <w:hyperlink r:id="rId13" w:history="1">
        <w:r w:rsidRPr="00156EF2">
          <w:rPr>
            <w:rStyle w:val="Hyperlink"/>
          </w:rPr>
          <w:t>https://www.nsun.org.uk/Handlers/Download.ashx?IDMF=995617f8-1cd7-40af-8128-5eaaf2953b8e%20</w:t>
        </w:r>
      </w:hyperlink>
      <w:r w:rsidRPr="00156EF2">
        <w:t>.</w:t>
      </w:r>
    </w:p>
    <w:p w14:paraId="779B67D9" w14:textId="77777777" w:rsidR="00C96625" w:rsidRPr="00156EF2" w:rsidRDefault="00C96625" w:rsidP="00C96625">
      <w:pPr>
        <w:pStyle w:val="EndNoteBibliography"/>
        <w:spacing w:after="0"/>
        <w:ind w:left="720" w:hanging="720"/>
      </w:pPr>
      <w:r w:rsidRPr="00156EF2">
        <w:t xml:space="preserve">Hazo, J. B., Gandre, C., Leboyer, M., Obradors-Tarrago, C., Belli, S., McDaid, D., . . . consortium, R. (2017). National funding for mental health research in Finland, France, Spain and the United Kingdom. </w:t>
      </w:r>
      <w:r w:rsidRPr="00156EF2">
        <w:rPr>
          <w:i/>
        </w:rPr>
        <w:t>Eur Neuropsychopharmacol, 27</w:t>
      </w:r>
      <w:r w:rsidRPr="00156EF2">
        <w:t>(9), 892-899. doi:10.1016/j.euroneuro.2017.06.008</w:t>
      </w:r>
    </w:p>
    <w:p w14:paraId="1FEBF6C8" w14:textId="77777777" w:rsidR="00C96625" w:rsidRPr="00156EF2" w:rsidRDefault="00C96625" w:rsidP="00C96625">
      <w:pPr>
        <w:pStyle w:val="EndNoteBibliography"/>
        <w:spacing w:after="0"/>
        <w:ind w:left="720" w:hanging="720"/>
      </w:pPr>
      <w:r w:rsidRPr="00156EF2">
        <w:t xml:space="preserve">Hollis, C., Sampson, S., Simons, L., Davies, E. B., Churchill, R., Betton, V., . . . Tomlin, A. (2018). Identifying research priorities for digital technology in mental health care: results of the James Lind Alliance Priority Setting Partnership. </w:t>
      </w:r>
      <w:r w:rsidRPr="00156EF2">
        <w:rPr>
          <w:i/>
        </w:rPr>
        <w:t>Lancet Psychiatry, 5</w:t>
      </w:r>
      <w:r w:rsidRPr="00156EF2">
        <w:t>(10), 845-854. doi:10.1016/S2215-0366(18)30296-7</w:t>
      </w:r>
    </w:p>
    <w:p w14:paraId="3A670F61" w14:textId="77777777" w:rsidR="00C96625" w:rsidRPr="00156EF2" w:rsidRDefault="00C96625" w:rsidP="00C96625">
      <w:pPr>
        <w:pStyle w:val="EndNoteBibliography"/>
        <w:spacing w:after="0"/>
        <w:ind w:left="720" w:hanging="720"/>
      </w:pPr>
      <w:r w:rsidRPr="00156EF2">
        <w:t xml:space="preserve">Holmes, E. A., O'Connor, R. C., Perry, V. H., Tracey, I., Wessely, S., Arseneault, L., . . . Everall, I. (2020). Multidisciplinary research priorities for the COVID-19 pandemic: a call for action for mental health science. </w:t>
      </w:r>
      <w:r w:rsidRPr="00156EF2">
        <w:rPr>
          <w:i/>
        </w:rPr>
        <w:t>The Lancet Psychiatry</w:t>
      </w:r>
      <w:r w:rsidRPr="00156EF2">
        <w:t xml:space="preserve">. </w:t>
      </w:r>
    </w:p>
    <w:p w14:paraId="1EC5C2F9" w14:textId="77777777" w:rsidR="00C96625" w:rsidRPr="00156EF2" w:rsidRDefault="00C96625" w:rsidP="00C96625">
      <w:pPr>
        <w:pStyle w:val="EndNoteBibliography"/>
        <w:spacing w:after="0"/>
        <w:ind w:left="720" w:hanging="720"/>
      </w:pPr>
      <w:r w:rsidRPr="00156EF2">
        <w:t xml:space="preserve">Ismail, K., Winkley, K., Stahl, D., Chalder, T., &amp; Edmonds, M. (2007). A cohort study of people with diabetes and their first foot ulcer: the role of depression on mortality. </w:t>
      </w:r>
      <w:r w:rsidRPr="00156EF2">
        <w:rPr>
          <w:i/>
        </w:rPr>
        <w:t>Diabetes Care, 30</w:t>
      </w:r>
      <w:r w:rsidRPr="00156EF2">
        <w:t>(6), 1473-1479. doi:10.2337/dc06-2313</w:t>
      </w:r>
    </w:p>
    <w:p w14:paraId="23D58FEB" w14:textId="77777777" w:rsidR="00C96625" w:rsidRPr="00156EF2" w:rsidRDefault="00C96625" w:rsidP="00C96625">
      <w:pPr>
        <w:pStyle w:val="EndNoteBibliography"/>
        <w:spacing w:after="0"/>
        <w:ind w:left="720" w:hanging="720"/>
      </w:pPr>
      <w:r w:rsidRPr="00156EF2">
        <w:lastRenderedPageBreak/>
        <w:t xml:space="preserve">James Lind Alliance. (2020). </w:t>
      </w:r>
      <w:r w:rsidRPr="00156EF2">
        <w:rPr>
          <w:i/>
        </w:rPr>
        <w:t>James Lind Alliance: Priority setting partnerships</w:t>
      </w:r>
      <w:r w:rsidRPr="00156EF2">
        <w:t xml:space="preserve">: </w:t>
      </w:r>
      <w:hyperlink r:id="rId14" w:history="1">
        <w:r w:rsidRPr="00156EF2">
          <w:rPr>
            <w:rStyle w:val="Hyperlink"/>
          </w:rPr>
          <w:t>https://www.jla.nihr.ac.uk/priority-setting-partnerships/schizophrenia/</w:t>
        </w:r>
      </w:hyperlink>
      <w:r w:rsidRPr="00156EF2">
        <w:t>.</w:t>
      </w:r>
    </w:p>
    <w:p w14:paraId="52FEEC75" w14:textId="77777777" w:rsidR="00C96625" w:rsidRPr="00156EF2" w:rsidRDefault="00C96625" w:rsidP="00C96625">
      <w:pPr>
        <w:pStyle w:val="EndNoteBibliography"/>
        <w:spacing w:after="0"/>
        <w:ind w:left="720" w:hanging="720"/>
      </w:pPr>
      <w:r w:rsidRPr="00156EF2">
        <w:t xml:space="preserve">Kessler, R. C., Berglund, P., Demler, O., Jin, R., Merikangas, K. R., &amp; Walters, E. E. (2005). Lifetime prevalence and age-of-onset distributions of DSM-IV disorders in the National Comorbidity Survey Replication. </w:t>
      </w:r>
      <w:r w:rsidRPr="00156EF2">
        <w:rPr>
          <w:i/>
        </w:rPr>
        <w:t>Arch Gen Psychiatry, 62</w:t>
      </w:r>
      <w:r w:rsidRPr="00156EF2">
        <w:t>(6), 593-602. doi:10.1001/archpsyc.62.6.593</w:t>
      </w:r>
    </w:p>
    <w:p w14:paraId="18C2264A" w14:textId="77777777" w:rsidR="00C96625" w:rsidRPr="00156EF2" w:rsidRDefault="00C96625" w:rsidP="00C96625">
      <w:pPr>
        <w:pStyle w:val="EndNoteBibliography"/>
        <w:spacing w:after="0"/>
        <w:ind w:left="720" w:hanging="720"/>
      </w:pPr>
      <w:r w:rsidRPr="00156EF2">
        <w:t xml:space="preserve">Lawrence, D., Johnson, S., Hafekost, J., Boterhoven de Haan, K., Sawyer, M., Ainley, J., &amp; Zubrick, S. R. (2015). </w:t>
      </w:r>
      <w:r w:rsidRPr="00156EF2">
        <w:rPr>
          <w:i/>
        </w:rPr>
        <w:t>The mental health of children and adolescents: Report on the second Australian child and adolescent survey of mental health and wellbeing</w:t>
      </w:r>
      <w:r w:rsidRPr="00156EF2">
        <w:t>. Canberra: Department of Health.</w:t>
      </w:r>
    </w:p>
    <w:p w14:paraId="6B4399EE" w14:textId="77777777" w:rsidR="00C96625" w:rsidRPr="00156EF2" w:rsidRDefault="00C96625" w:rsidP="00C96625">
      <w:pPr>
        <w:pStyle w:val="EndNoteBibliography"/>
        <w:spacing w:after="0"/>
        <w:ind w:left="720" w:hanging="720"/>
      </w:pPr>
      <w:r w:rsidRPr="00156EF2">
        <w:t xml:space="preserve">Lim, M. H., Eres, R., &amp; Vasan, S. (2020). Understanding loneliness in the twenty-first century: an update on correlates, risk factors, and potential solutions. </w:t>
      </w:r>
      <w:r w:rsidRPr="00156EF2">
        <w:rPr>
          <w:i/>
        </w:rPr>
        <w:t>Social Psychiatry and Psychiatric Epidemiology</w:t>
      </w:r>
      <w:r w:rsidRPr="00156EF2">
        <w:t xml:space="preserve">, 1-18. </w:t>
      </w:r>
    </w:p>
    <w:p w14:paraId="1B753061" w14:textId="77777777" w:rsidR="00C96625" w:rsidRPr="00156EF2" w:rsidRDefault="00C96625" w:rsidP="00C96625">
      <w:pPr>
        <w:pStyle w:val="EndNoteBibliography"/>
        <w:spacing w:after="0"/>
        <w:ind w:left="720" w:hanging="720"/>
      </w:pPr>
      <w:r w:rsidRPr="00156EF2">
        <w:t xml:space="preserve">Lloyd, K., &amp; White, J. (2011). Democratizing clinical research. </w:t>
      </w:r>
      <w:r w:rsidRPr="00156EF2">
        <w:rPr>
          <w:i/>
        </w:rPr>
        <w:t>Nature, 474</w:t>
      </w:r>
      <w:r w:rsidRPr="00156EF2">
        <w:t>(7351), 277-278. doi:10.1038/474277a</w:t>
      </w:r>
    </w:p>
    <w:p w14:paraId="79CDC8E2" w14:textId="77777777" w:rsidR="00C96625" w:rsidRPr="00156EF2" w:rsidRDefault="00C96625" w:rsidP="00C96625">
      <w:pPr>
        <w:pStyle w:val="EndNoteBibliography"/>
        <w:spacing w:after="0"/>
        <w:ind w:left="720" w:hanging="720"/>
      </w:pPr>
      <w:r w:rsidRPr="00156EF2">
        <w:t xml:space="preserve">Mandalia, D., Ford, T., Hill, S., Sadler, K., Vizard, T., Goodman, A., . . . McManus, S. (2017). Mental health of children and young people in England, 2017: professional services, informal support, and education. </w:t>
      </w:r>
      <w:r w:rsidRPr="00156EF2">
        <w:rPr>
          <w:i/>
        </w:rPr>
        <w:t>Mental Health of Children and Young People in England</w:t>
      </w:r>
      <w:r w:rsidRPr="00156EF2">
        <w:t xml:space="preserve">. </w:t>
      </w:r>
    </w:p>
    <w:p w14:paraId="66A08986" w14:textId="77777777" w:rsidR="00C96625" w:rsidRPr="00156EF2" w:rsidRDefault="00C96625" w:rsidP="00C96625">
      <w:pPr>
        <w:pStyle w:val="EndNoteBibliography"/>
        <w:spacing w:after="0"/>
        <w:ind w:left="720" w:hanging="720"/>
      </w:pPr>
      <w:r w:rsidRPr="00156EF2">
        <w:t xml:space="preserve">Marshall, M., Lewis, S., Lockwood, A., Drake, R., Jones, P., &amp; Croudace, T. (2005). Association between duration of untreated psychosis and outcome in cohorts of first-episode patients: a systematic review. </w:t>
      </w:r>
      <w:r w:rsidRPr="00156EF2">
        <w:rPr>
          <w:i/>
        </w:rPr>
        <w:t>Arch Gen Psychiatry, 62</w:t>
      </w:r>
      <w:r w:rsidRPr="00156EF2">
        <w:t>(9), 975-983. doi:10.1001/archpsyc.62.9.975</w:t>
      </w:r>
    </w:p>
    <w:p w14:paraId="37C8CA99" w14:textId="77777777" w:rsidR="00C96625" w:rsidRPr="00156EF2" w:rsidRDefault="00C96625" w:rsidP="00C96625">
      <w:pPr>
        <w:pStyle w:val="EndNoteBibliography"/>
        <w:spacing w:after="0"/>
        <w:ind w:left="720" w:hanging="720"/>
      </w:pPr>
      <w:r w:rsidRPr="00156EF2">
        <w:t xml:space="preserve">McManus, S., Bebbington, P., Jenkins, R., &amp; Brugha, T. (2016). </w:t>
      </w:r>
      <w:r w:rsidRPr="00156EF2">
        <w:rPr>
          <w:i/>
        </w:rPr>
        <w:t>Mental Health and Wellbeing in England: the Adult Psychiatric Morbidity Survey 2014</w:t>
      </w:r>
      <w:r w:rsidRPr="00156EF2">
        <w:t>: NHS digital.</w:t>
      </w:r>
    </w:p>
    <w:p w14:paraId="2D111F28" w14:textId="77777777" w:rsidR="00C96625" w:rsidRPr="00156EF2" w:rsidRDefault="00C96625" w:rsidP="00C96625">
      <w:pPr>
        <w:pStyle w:val="EndNoteBibliography"/>
        <w:spacing w:after="0"/>
        <w:ind w:left="720" w:hanging="720"/>
      </w:pPr>
      <w:r w:rsidRPr="00156EF2">
        <w:t xml:space="preserve">McManus, S., Meltzer, H., Brugha, T., Bebbington, P., &amp; Jenkins, R. (2009). </w:t>
      </w:r>
      <w:r w:rsidRPr="00156EF2">
        <w:rPr>
          <w:i/>
        </w:rPr>
        <w:t>Adult psychiatric morbidity in England: results of a household survey</w:t>
      </w:r>
      <w:r w:rsidRPr="00156EF2">
        <w:t>: Health and Social Care Information Centre.</w:t>
      </w:r>
    </w:p>
    <w:p w14:paraId="04E517A1" w14:textId="77777777" w:rsidR="00C96625" w:rsidRPr="00156EF2" w:rsidRDefault="00C96625" w:rsidP="00C96625">
      <w:pPr>
        <w:pStyle w:val="EndNoteBibliography"/>
        <w:spacing w:after="0"/>
        <w:ind w:left="720" w:hanging="720"/>
      </w:pPr>
      <w:r w:rsidRPr="00156EF2">
        <w:t xml:space="preserve">McPin. (2018). </w:t>
      </w:r>
      <w:r w:rsidRPr="00156EF2">
        <w:rPr>
          <w:i/>
        </w:rPr>
        <w:t>Children and Young People's Research Priorities.</w:t>
      </w:r>
      <w:r w:rsidRPr="00156EF2">
        <w:t xml:space="preserve">: </w:t>
      </w:r>
      <w:hyperlink r:id="rId15" w:history="1">
        <w:r w:rsidRPr="00156EF2">
          <w:rPr>
            <w:rStyle w:val="Hyperlink"/>
          </w:rPr>
          <w:t>https://mcpinorg/cyp-research-priorities/</w:t>
        </w:r>
      </w:hyperlink>
      <w:r w:rsidRPr="00156EF2">
        <w:t>.</w:t>
      </w:r>
    </w:p>
    <w:p w14:paraId="63C823A6" w14:textId="77777777" w:rsidR="00C96625" w:rsidRPr="00156EF2" w:rsidRDefault="00C96625" w:rsidP="00C96625">
      <w:pPr>
        <w:pStyle w:val="EndNoteBibliography"/>
        <w:spacing w:after="0"/>
        <w:ind w:left="720" w:hanging="720"/>
      </w:pPr>
      <w:r w:rsidRPr="00156EF2">
        <w:t xml:space="preserve">Medical Research Council. (2017). </w:t>
      </w:r>
      <w:r w:rsidRPr="00156EF2">
        <w:rPr>
          <w:i/>
        </w:rPr>
        <w:t>Strategy for Lifelong Mental health Research</w:t>
      </w:r>
      <w:r w:rsidRPr="00156EF2">
        <w:t xml:space="preserve">: </w:t>
      </w:r>
      <w:hyperlink r:id="rId16" w:history="1">
        <w:r w:rsidRPr="00156EF2">
          <w:rPr>
            <w:rStyle w:val="Hyperlink"/>
          </w:rPr>
          <w:t>https://mrcukriorg/documents/pdf/strategy-for-lifelong-mental-health-research/</w:t>
        </w:r>
      </w:hyperlink>
      <w:r w:rsidRPr="00156EF2">
        <w:t>.</w:t>
      </w:r>
    </w:p>
    <w:p w14:paraId="100C7EEF" w14:textId="77777777" w:rsidR="00C96625" w:rsidRPr="00156EF2" w:rsidRDefault="00C96625" w:rsidP="00C96625">
      <w:pPr>
        <w:pStyle w:val="EndNoteBibliography"/>
        <w:spacing w:after="0"/>
        <w:ind w:left="720" w:hanging="720"/>
      </w:pPr>
      <w:r w:rsidRPr="00156EF2">
        <w:t xml:space="preserve">Mental Health Taskforce. (2016). </w:t>
      </w:r>
      <w:r w:rsidRPr="00156EF2">
        <w:rPr>
          <w:i/>
        </w:rPr>
        <w:t>The Five Year Forward View for Mental Health.</w:t>
      </w:r>
      <w:r w:rsidRPr="00156EF2">
        <w:t xml:space="preserve">: . </w:t>
      </w:r>
      <w:hyperlink r:id="rId17" w:history="1">
        <w:r w:rsidRPr="00156EF2">
          <w:rPr>
            <w:rStyle w:val="Hyperlink"/>
          </w:rPr>
          <w:t>https://wwwenglandnhsuk/wp-content/uploads/2016/02/Mental-Health-Taskforce-FYFV-finalpdf</w:t>
        </w:r>
      </w:hyperlink>
      <w:r w:rsidRPr="00156EF2">
        <w:t>.</w:t>
      </w:r>
    </w:p>
    <w:p w14:paraId="4A6E5251" w14:textId="77777777" w:rsidR="00C96625" w:rsidRPr="00156EF2" w:rsidRDefault="00C96625" w:rsidP="00C96625">
      <w:pPr>
        <w:pStyle w:val="EndNoteBibliography"/>
        <w:spacing w:after="0"/>
        <w:ind w:left="720" w:hanging="720"/>
      </w:pPr>
      <w:r w:rsidRPr="00156EF2">
        <w:t xml:space="preserve">Merikangas, K. R., He, J. P., Burstein, M., Swendsen, J., Avenevoli, S., Case, B., . . . Olfson, M. (2011). Service utilization for lifetime mental disorders in U.S. adolescents: results of the National Comorbidity Survey-Adolescent Supplement (NCS-A). </w:t>
      </w:r>
      <w:r w:rsidRPr="00156EF2">
        <w:rPr>
          <w:i/>
        </w:rPr>
        <w:t>J Am Acad Child Adolesc Psychiatry, 50</w:t>
      </w:r>
      <w:r w:rsidRPr="00156EF2">
        <w:t>(1), 32-45. doi:10.1016/j.jaac.2010.10.006</w:t>
      </w:r>
    </w:p>
    <w:p w14:paraId="0558CFCF" w14:textId="77777777" w:rsidR="00C96625" w:rsidRPr="00156EF2" w:rsidRDefault="00C96625" w:rsidP="00C96625">
      <w:pPr>
        <w:pStyle w:val="EndNoteBibliography"/>
        <w:spacing w:after="0"/>
        <w:ind w:left="720" w:hanging="720"/>
      </w:pPr>
      <w:r w:rsidRPr="00156EF2">
        <w:t xml:space="preserve">Momen, N. C., Plana-Ripoll, O., Agerbo, E., Benros, M. E., Borglum, A. D., Christensen, M. K., . . . McGrath, J. J. (2020). Association between Mental Disorders and Subsequent Medical Conditions. </w:t>
      </w:r>
      <w:r w:rsidRPr="00156EF2">
        <w:rPr>
          <w:i/>
        </w:rPr>
        <w:t>N Engl J Med, 382</w:t>
      </w:r>
      <w:r w:rsidRPr="00156EF2">
        <w:t>(18), 1721-1731. doi:10.1056/NEJMoa1915784</w:t>
      </w:r>
    </w:p>
    <w:p w14:paraId="3B28FEA2" w14:textId="77777777" w:rsidR="00C96625" w:rsidRPr="00156EF2" w:rsidRDefault="00C96625" w:rsidP="00C96625">
      <w:pPr>
        <w:pStyle w:val="EndNoteBibliography"/>
        <w:spacing w:after="0"/>
        <w:ind w:left="720" w:hanging="720"/>
      </w:pPr>
      <w:r w:rsidRPr="00156EF2">
        <w:t xml:space="preserve">Moreno, C., Wykes, T., Galderisi, S., Nordentoft, M., Crossley, N., Jones, N., . . . Carr, S. (2020). How mental health care should change as a consequence of the COVID-19 pandemic. </w:t>
      </w:r>
      <w:r w:rsidRPr="00156EF2">
        <w:rPr>
          <w:i/>
        </w:rPr>
        <w:t>The Lancet Psychiatry</w:t>
      </w:r>
      <w:r w:rsidRPr="00156EF2">
        <w:t xml:space="preserve">. </w:t>
      </w:r>
    </w:p>
    <w:p w14:paraId="2EBD5CCD" w14:textId="77777777" w:rsidR="00C96625" w:rsidRPr="00156EF2" w:rsidRDefault="00C96625" w:rsidP="00C96625">
      <w:pPr>
        <w:pStyle w:val="EndNoteBibliography"/>
        <w:spacing w:after="0"/>
        <w:ind w:left="720" w:hanging="720"/>
      </w:pPr>
      <w:r w:rsidRPr="00156EF2">
        <w:t xml:space="preserve">Morris, Z. S., Wooding, S., &amp; Grant, J. (2011). The answer is 17 years, what is the question: understanding time lags in translational research. </w:t>
      </w:r>
      <w:r w:rsidRPr="00156EF2">
        <w:rPr>
          <w:i/>
        </w:rPr>
        <w:t>Journal of the Royal Society of Medicine, 104</w:t>
      </w:r>
      <w:r w:rsidRPr="00156EF2">
        <w:t xml:space="preserve">(12), 510-520. </w:t>
      </w:r>
    </w:p>
    <w:p w14:paraId="319DF70B" w14:textId="77777777" w:rsidR="00C96625" w:rsidRPr="00156EF2" w:rsidRDefault="00C96625" w:rsidP="00C96625">
      <w:pPr>
        <w:pStyle w:val="EndNoteBibliography"/>
        <w:spacing w:after="0"/>
        <w:ind w:left="720" w:hanging="720"/>
      </w:pPr>
      <w:r w:rsidRPr="00156EF2">
        <w:t xml:space="preserve">Naylor C, P. M., McDaid D, Knapp M, Fossey M, Galea A. (2012). </w:t>
      </w:r>
      <w:r w:rsidRPr="00156EF2">
        <w:rPr>
          <w:i/>
        </w:rPr>
        <w:t>Long Term Conditions and Mental Health: The cost of co-morbidities. The King’s Fund and Centre for Mental Health</w:t>
      </w:r>
      <w:r w:rsidRPr="00156EF2">
        <w:t xml:space="preserve">: </w:t>
      </w:r>
      <w:hyperlink r:id="rId18" w:history="1">
        <w:r w:rsidRPr="00156EF2">
          <w:rPr>
            <w:rStyle w:val="Hyperlink"/>
          </w:rPr>
          <w:t>https://wwwkingsfundorguk/publications/long-term-conditions-and-mental-health</w:t>
        </w:r>
      </w:hyperlink>
      <w:r w:rsidRPr="00156EF2">
        <w:t>.</w:t>
      </w:r>
    </w:p>
    <w:p w14:paraId="141B4148" w14:textId="77777777" w:rsidR="00C96625" w:rsidRPr="00156EF2" w:rsidRDefault="00C96625" w:rsidP="00C96625">
      <w:pPr>
        <w:pStyle w:val="EndNoteBibliography"/>
        <w:spacing w:after="0"/>
        <w:ind w:left="720" w:hanging="720"/>
      </w:pPr>
      <w:r w:rsidRPr="00156EF2">
        <w:t xml:space="preserve">Nestsiarovich, A., Hurwitz, N. G., Nelson, S. J., Crisanti, A. S., Kerner, B., Kuntz, M. J., . . . Lambert, C. G. (2017). Systemic challenges in bipolar disorder management: A patient-centered approach. </w:t>
      </w:r>
      <w:r w:rsidRPr="00156EF2">
        <w:rPr>
          <w:i/>
        </w:rPr>
        <w:t>Bipolar Disord, 19</w:t>
      </w:r>
      <w:r w:rsidRPr="00156EF2">
        <w:t>(8), 676-688. doi:10.1111/bdi.12547</w:t>
      </w:r>
    </w:p>
    <w:p w14:paraId="74A42A4A" w14:textId="77777777" w:rsidR="00C96625" w:rsidRPr="00156EF2" w:rsidRDefault="00C96625" w:rsidP="00C96625">
      <w:pPr>
        <w:pStyle w:val="EndNoteBibliography"/>
        <w:spacing w:after="0"/>
        <w:ind w:left="720" w:hanging="720"/>
      </w:pPr>
      <w:r w:rsidRPr="00156EF2">
        <w:lastRenderedPageBreak/>
        <w:t xml:space="preserve">NHS Digital. (2018). </w:t>
      </w:r>
      <w:r w:rsidRPr="00156EF2">
        <w:rPr>
          <w:i/>
        </w:rPr>
        <w:t>Mental Health of Children and Young People in England, 2017</w:t>
      </w:r>
      <w:r w:rsidRPr="00156EF2">
        <w:t xml:space="preserve">: </w:t>
      </w:r>
      <w:hyperlink r:id="rId19" w:history="1">
        <w:r w:rsidRPr="00156EF2">
          <w:rPr>
            <w:rStyle w:val="Hyperlink"/>
          </w:rPr>
          <w:t>https://digitalnhsuk/data-and-information/publications/statistical/mental-health-of-children-and-youngpeople-in-england/2017/2017</w:t>
        </w:r>
      </w:hyperlink>
      <w:r w:rsidRPr="00156EF2">
        <w:t>.</w:t>
      </w:r>
    </w:p>
    <w:p w14:paraId="58F74F7E" w14:textId="77777777" w:rsidR="00C96625" w:rsidRPr="00156EF2" w:rsidRDefault="00C96625" w:rsidP="00C96625">
      <w:pPr>
        <w:pStyle w:val="EndNoteBibliography"/>
        <w:spacing w:after="0"/>
        <w:ind w:left="720" w:hanging="720"/>
      </w:pPr>
      <w:r w:rsidRPr="00156EF2">
        <w:t xml:space="preserve">NHS Digital. (2020). </w:t>
      </w:r>
      <w:r w:rsidRPr="00156EF2">
        <w:rPr>
          <w:i/>
        </w:rPr>
        <w:t>Mental Health of Children and Young People in England, 2020: Wave 1 follow up to the 2017 survey October 2020</w:t>
      </w:r>
      <w:r w:rsidRPr="00156EF2">
        <w:t xml:space="preserve">: </w:t>
      </w:r>
      <w:hyperlink r:id="rId20" w:history="1">
        <w:r w:rsidRPr="00156EF2">
          <w:rPr>
            <w:rStyle w:val="Hyperlink"/>
          </w:rPr>
          <w:t>https://digital.nhs.uk/data-and-information/publications/statistical/mental-health-of-children-and-young-people-in-england/2020-wave-1-follow-up</w:t>
        </w:r>
      </w:hyperlink>
      <w:r w:rsidRPr="00156EF2">
        <w:t xml:space="preserve"> </w:t>
      </w:r>
    </w:p>
    <w:p w14:paraId="22B1834B" w14:textId="77777777" w:rsidR="00C96625" w:rsidRPr="00156EF2" w:rsidRDefault="00C96625" w:rsidP="00C96625">
      <w:pPr>
        <w:pStyle w:val="EndNoteBibliography"/>
        <w:spacing w:after="0"/>
        <w:ind w:left="720" w:hanging="720"/>
      </w:pPr>
      <w:r w:rsidRPr="00156EF2">
        <w:t xml:space="preserve">NHS England. (2016). </w:t>
      </w:r>
      <w:r w:rsidRPr="00156EF2">
        <w:rPr>
          <w:i/>
        </w:rPr>
        <w:t>Implementing the Five Year Forward View for Mental Health.</w:t>
      </w:r>
      <w:r w:rsidRPr="00156EF2">
        <w:t xml:space="preserve">: </w:t>
      </w:r>
      <w:hyperlink r:id="rId21" w:history="1">
        <w:r w:rsidRPr="00156EF2">
          <w:rPr>
            <w:rStyle w:val="Hyperlink"/>
          </w:rPr>
          <w:t>https://wwwenglandnhsuk/wp-content/uploads/2016/07/fyfv-mhpdf</w:t>
        </w:r>
      </w:hyperlink>
      <w:r w:rsidRPr="00156EF2">
        <w:t>.</w:t>
      </w:r>
    </w:p>
    <w:p w14:paraId="0F06AB04" w14:textId="77777777" w:rsidR="00C96625" w:rsidRPr="00156EF2" w:rsidRDefault="00C96625" w:rsidP="00C96625">
      <w:pPr>
        <w:pStyle w:val="EndNoteBibliography"/>
        <w:spacing w:after="0"/>
        <w:ind w:left="720" w:hanging="720"/>
      </w:pPr>
      <w:r w:rsidRPr="00156EF2">
        <w:t xml:space="preserve">Nordt, C., Warnke, I., Seifritz, E., &amp; Kawohl, W. (2015). Modelling suicide and unemployment: a longitudinal analysis covering 63 countries, 2000–11. </w:t>
      </w:r>
      <w:r w:rsidRPr="00156EF2">
        <w:rPr>
          <w:i/>
        </w:rPr>
        <w:t>The Lancet Psychiatry, 2</w:t>
      </w:r>
      <w:r w:rsidRPr="00156EF2">
        <w:t xml:space="preserve">(3), 239-245. </w:t>
      </w:r>
    </w:p>
    <w:p w14:paraId="0DDB78F8" w14:textId="77777777" w:rsidR="00C96625" w:rsidRPr="00156EF2" w:rsidRDefault="00C96625" w:rsidP="00C96625">
      <w:pPr>
        <w:pStyle w:val="EndNoteBibliography"/>
        <w:spacing w:after="0"/>
        <w:ind w:left="720" w:hanging="720"/>
      </w:pPr>
      <w:r w:rsidRPr="00156EF2">
        <w:t xml:space="preserve">O'Connor, D. B., Aggleton, J. P., Chakrabarti, B., Cooper, C. L., Creswell, C., Dunsmuir, S., . . . Ireland, J. L. (2020). Research priorities for the COVID‐19 pandemic and beyond: A call to action for psychological science. </w:t>
      </w:r>
      <w:r w:rsidRPr="00156EF2">
        <w:rPr>
          <w:i/>
        </w:rPr>
        <w:t>British Journal of Psychology</w:t>
      </w:r>
      <w:r w:rsidRPr="00156EF2">
        <w:t xml:space="preserve">, e12468. </w:t>
      </w:r>
    </w:p>
    <w:p w14:paraId="37BC84A2" w14:textId="77777777" w:rsidR="00C96625" w:rsidRPr="00156EF2" w:rsidRDefault="00C96625" w:rsidP="00C96625">
      <w:pPr>
        <w:pStyle w:val="EndNoteBibliography"/>
        <w:spacing w:after="0"/>
        <w:ind w:left="720" w:hanging="720"/>
      </w:pPr>
      <w:r w:rsidRPr="00156EF2">
        <w:t xml:space="preserve">Office for National Statistics. (2014). </w:t>
      </w:r>
      <w:r w:rsidRPr="00156EF2">
        <w:rPr>
          <w:i/>
        </w:rPr>
        <w:t>Sickness Absence in the Labour Market</w:t>
      </w:r>
      <w:r w:rsidRPr="00156EF2">
        <w:t>.</w:t>
      </w:r>
    </w:p>
    <w:p w14:paraId="5638F9B7" w14:textId="77777777" w:rsidR="00C96625" w:rsidRPr="00156EF2" w:rsidRDefault="00C96625" w:rsidP="00C96625">
      <w:pPr>
        <w:pStyle w:val="EndNoteBibliography"/>
        <w:spacing w:after="0"/>
        <w:ind w:left="720" w:hanging="720"/>
      </w:pPr>
      <w:r w:rsidRPr="00156EF2">
        <w:t xml:space="preserve">Office for National Statistics. (2019). </w:t>
      </w:r>
      <w:r w:rsidRPr="00156EF2">
        <w:rPr>
          <w:i/>
        </w:rPr>
        <w:t>An overview of the UK population: how it has changed, why it has changed and how it is projected to change in the future</w:t>
      </w:r>
      <w:r w:rsidRPr="00156EF2">
        <w:t xml:space="preserve">: </w:t>
      </w:r>
      <w:hyperlink r:id="rId22" w:history="1">
        <w:r w:rsidRPr="00156EF2">
          <w:rPr>
            <w:rStyle w:val="Hyperlink"/>
          </w:rPr>
          <w:t>https://backup.ons.gov.uk/wp-content/uploads/sites/3/2019/08/Overview-of-the-UK-population-August-2019.pdf</w:t>
        </w:r>
      </w:hyperlink>
      <w:r w:rsidRPr="00156EF2">
        <w:t>.</w:t>
      </w:r>
    </w:p>
    <w:p w14:paraId="62D0CA87" w14:textId="77777777" w:rsidR="00C96625" w:rsidRPr="00156EF2" w:rsidRDefault="00C96625" w:rsidP="00C96625">
      <w:pPr>
        <w:pStyle w:val="EndNoteBibliography"/>
        <w:spacing w:after="0"/>
        <w:ind w:left="720" w:hanging="720"/>
      </w:pPr>
      <w:r w:rsidRPr="00156EF2">
        <w:t xml:space="preserve">Office for National Statistics. (2020). </w:t>
      </w:r>
      <w:r w:rsidRPr="00156EF2">
        <w:rPr>
          <w:i/>
        </w:rPr>
        <w:t>Coronavirus and depression in adults, Great Britain: June 2020</w:t>
      </w:r>
      <w:r w:rsidRPr="00156EF2">
        <w:t xml:space="preserve">: </w:t>
      </w:r>
      <w:hyperlink r:id="rId23" w:history="1">
        <w:r w:rsidRPr="00156EF2">
          <w:rPr>
            <w:rStyle w:val="Hyperlink"/>
          </w:rPr>
          <w:t>https://www.ons.gov.uk/peoplepopulationandcommunity/wellbeing/articles/coronavirusanddepressioninadultsgreatbritain/june2020</w:t>
        </w:r>
      </w:hyperlink>
      <w:r w:rsidRPr="00156EF2">
        <w:t>.</w:t>
      </w:r>
    </w:p>
    <w:p w14:paraId="7EF69034" w14:textId="77777777" w:rsidR="00C96625" w:rsidRPr="00156EF2" w:rsidRDefault="00C96625" w:rsidP="00C96625">
      <w:pPr>
        <w:pStyle w:val="EndNoteBibliography"/>
        <w:spacing w:after="0"/>
        <w:ind w:left="720" w:hanging="720"/>
      </w:pPr>
      <w:r w:rsidRPr="00156EF2">
        <w:t xml:space="preserve">Organization for Economic Co-operation and Development. (2018). </w:t>
      </w:r>
      <w:r w:rsidRPr="00156EF2">
        <w:rPr>
          <w:i/>
        </w:rPr>
        <w:t>Health at a glance: Europe 2018: Organization for Economic</w:t>
      </w:r>
      <w:r w:rsidRPr="00156EF2">
        <w:t>.</w:t>
      </w:r>
    </w:p>
    <w:p w14:paraId="5407220F" w14:textId="77777777" w:rsidR="00C96625" w:rsidRPr="00156EF2" w:rsidRDefault="00C96625" w:rsidP="00C96625">
      <w:pPr>
        <w:pStyle w:val="EndNoteBibliography"/>
        <w:spacing w:after="0"/>
        <w:ind w:left="720" w:hanging="720"/>
      </w:pPr>
      <w:r w:rsidRPr="00156EF2">
        <w:t xml:space="preserve">Ormerod E, Bereford P, Carr S, Gould D, Jeffreys S, Machin K, &amp; et al. (2018). </w:t>
      </w:r>
      <w:r w:rsidRPr="00156EF2">
        <w:rPr>
          <w:i/>
        </w:rPr>
        <w:t>Survivor, Researcher, Network - Mental health knowledge built by service users and survivors.</w:t>
      </w:r>
      <w:r w:rsidRPr="00156EF2">
        <w:t xml:space="preserve">: </w:t>
      </w:r>
      <w:hyperlink r:id="rId24" w:history="1">
        <w:r w:rsidRPr="00156EF2">
          <w:rPr>
            <w:rStyle w:val="Hyperlink"/>
          </w:rPr>
          <w:t>https://wwwnsunorguk/Handlers/Downloadashx?IDMF=941b61f7-4a71-4eba-8099-1269177a7858</w:t>
        </w:r>
      </w:hyperlink>
      <w:r w:rsidRPr="00156EF2">
        <w:t>.</w:t>
      </w:r>
    </w:p>
    <w:p w14:paraId="30B28D5D" w14:textId="77777777" w:rsidR="00C96625" w:rsidRPr="00156EF2" w:rsidRDefault="00C96625" w:rsidP="00C96625">
      <w:pPr>
        <w:pStyle w:val="EndNoteBibliography"/>
        <w:spacing w:after="0"/>
        <w:ind w:left="720" w:hanging="720"/>
      </w:pPr>
      <w:r w:rsidRPr="00156EF2">
        <w:t xml:space="preserve">Pfefferbaum, B., &amp; North, C. S. (2020). Mental health and the Covid-19 pandemic. </w:t>
      </w:r>
      <w:r w:rsidRPr="00156EF2">
        <w:rPr>
          <w:i/>
        </w:rPr>
        <w:t>New England Journal of Medicine</w:t>
      </w:r>
      <w:r w:rsidRPr="00156EF2">
        <w:t xml:space="preserve">. </w:t>
      </w:r>
    </w:p>
    <w:p w14:paraId="4CE6028C" w14:textId="77777777" w:rsidR="00C96625" w:rsidRPr="00156EF2" w:rsidRDefault="00C96625" w:rsidP="00C96625">
      <w:pPr>
        <w:pStyle w:val="EndNoteBibliography"/>
        <w:spacing w:after="0"/>
        <w:ind w:left="720" w:hanging="720"/>
      </w:pPr>
      <w:r w:rsidRPr="00156EF2">
        <w:t xml:space="preserve">Pierce, M., Hope, H., Ford, T., Hatch, S., Hotopf, M., John, A., . . . McManus, S. (2020). Mental health before and during the COVID-19 pandemic: a longitudinal probability sample survey of the UK population. </w:t>
      </w:r>
      <w:r w:rsidRPr="00156EF2">
        <w:rPr>
          <w:i/>
        </w:rPr>
        <w:t>The Lancet Psychiatry, 7</w:t>
      </w:r>
      <w:r w:rsidRPr="00156EF2">
        <w:t xml:space="preserve">(10), 883-892. </w:t>
      </w:r>
    </w:p>
    <w:p w14:paraId="2EFCA5ED" w14:textId="77777777" w:rsidR="00C96625" w:rsidRPr="00156EF2" w:rsidRDefault="00C96625" w:rsidP="00C96625">
      <w:pPr>
        <w:pStyle w:val="EndNoteBibliography"/>
        <w:spacing w:after="0"/>
        <w:ind w:left="720" w:hanging="720"/>
      </w:pPr>
      <w:r w:rsidRPr="00156EF2">
        <w:t xml:space="preserve">Pitman, A., Krysinska, K., Osborn, D., &amp; King, M. (2012). Suicide in young men. </w:t>
      </w:r>
      <w:r w:rsidRPr="00156EF2">
        <w:rPr>
          <w:i/>
        </w:rPr>
        <w:t>Lancet, 379</w:t>
      </w:r>
      <w:r w:rsidRPr="00156EF2">
        <w:t>(9834), 2383-2392. doi:10.1016/S0140-6736(12)60731-4</w:t>
      </w:r>
    </w:p>
    <w:p w14:paraId="2D76529C" w14:textId="77777777" w:rsidR="00C96625" w:rsidRPr="00156EF2" w:rsidRDefault="00C96625" w:rsidP="00C96625">
      <w:pPr>
        <w:pStyle w:val="EndNoteBibliography"/>
        <w:spacing w:after="0"/>
        <w:ind w:left="720" w:hanging="720"/>
      </w:pPr>
      <w:r w:rsidRPr="00156EF2">
        <w:t>Robotham, D., Wykes, T., Rose, D., Doughty, L., Strange, S., Neale, J., &amp; Hotopf, M. (2016). Service user and carer priorities in a Biomedical Research Centre for mental health. In: Taylor &amp; Francis.</w:t>
      </w:r>
    </w:p>
    <w:p w14:paraId="2F4BF886" w14:textId="77777777" w:rsidR="00C96625" w:rsidRPr="00156EF2" w:rsidRDefault="00C96625" w:rsidP="00C96625">
      <w:pPr>
        <w:pStyle w:val="EndNoteBibliography"/>
        <w:spacing w:after="0"/>
        <w:ind w:left="720" w:hanging="720"/>
      </w:pPr>
      <w:r w:rsidRPr="00156EF2">
        <w:t xml:space="preserve">Russo, J., &amp; Sweeney, A. (2016). </w:t>
      </w:r>
      <w:r w:rsidRPr="00156EF2">
        <w:rPr>
          <w:i/>
        </w:rPr>
        <w:t>Searching for a rose garden: Challenging psychiatry, fostering Mad Studies</w:t>
      </w:r>
      <w:r w:rsidRPr="00156EF2">
        <w:t>: PCCS Books.</w:t>
      </w:r>
    </w:p>
    <w:p w14:paraId="1089FBF5" w14:textId="77777777" w:rsidR="00C96625" w:rsidRPr="00156EF2" w:rsidRDefault="00C96625" w:rsidP="00C96625">
      <w:pPr>
        <w:pStyle w:val="EndNoteBibliography"/>
        <w:spacing w:after="0"/>
        <w:ind w:left="720" w:hanging="720"/>
      </w:pPr>
      <w:r w:rsidRPr="00156EF2">
        <w:t xml:space="preserve">Stewart, R., Soremekun, M., Perera, G., Broadbent, M., Callard, F., Denis, M., . . . Lovestone, S. (2009). The South London and Maudsley NHS Foundation Trust Biomedical Research Centre (SLAM BRC) case register: development and descriptive data. </w:t>
      </w:r>
      <w:r w:rsidRPr="00156EF2">
        <w:rPr>
          <w:i/>
        </w:rPr>
        <w:t>BMC Psychiatry, 9</w:t>
      </w:r>
      <w:r w:rsidRPr="00156EF2">
        <w:t>, 51. doi:10.1186/1471-244X-9-51</w:t>
      </w:r>
    </w:p>
    <w:p w14:paraId="1893A03A" w14:textId="77777777" w:rsidR="00C96625" w:rsidRPr="00156EF2" w:rsidRDefault="00C96625" w:rsidP="00C96625">
      <w:pPr>
        <w:pStyle w:val="EndNoteBibliography"/>
        <w:spacing w:after="0"/>
        <w:ind w:left="720" w:hanging="720"/>
      </w:pPr>
      <w:r w:rsidRPr="00156EF2">
        <w:t xml:space="preserve">Taquet, M., Luciano, S., Geddes, J. R., &amp; Harrison, P. J. (2020). Bidirectional associations between COVID-19 and psychiatric disorder: retrospective cohort studies of 62 354 COVID-19 cases in the USA. </w:t>
      </w:r>
      <w:r w:rsidRPr="00156EF2">
        <w:rPr>
          <w:i/>
        </w:rPr>
        <w:t>The Lancet Psychiatry</w:t>
      </w:r>
      <w:r w:rsidRPr="00156EF2">
        <w:t xml:space="preserve">. </w:t>
      </w:r>
    </w:p>
    <w:p w14:paraId="727689B7" w14:textId="77777777" w:rsidR="00C96625" w:rsidRPr="00156EF2" w:rsidRDefault="00C96625" w:rsidP="00C96625">
      <w:pPr>
        <w:pStyle w:val="EndNoteBibliography"/>
        <w:spacing w:after="0"/>
        <w:ind w:left="720" w:hanging="720"/>
      </w:pPr>
      <w:r w:rsidRPr="00156EF2">
        <w:t xml:space="preserve">The AHSN Network. (2019). </w:t>
      </w:r>
      <w:r w:rsidRPr="00156EF2">
        <w:rPr>
          <w:i/>
        </w:rPr>
        <w:t>National Survey of Local Innovation and Research Needs of the NHS, NIHR April 2019</w:t>
      </w:r>
      <w:r w:rsidRPr="00156EF2">
        <w:t xml:space="preserve">: </w:t>
      </w:r>
      <w:hyperlink r:id="rId25" w:history="1">
        <w:r w:rsidRPr="00156EF2">
          <w:rPr>
            <w:rStyle w:val="Hyperlink"/>
          </w:rPr>
          <w:t>https://wwwahsnnetworkcom/wp-content/uploads/2019/07/National-survey-of-local-research-and-innovation-needs-of-the-NHSpdf</w:t>
        </w:r>
      </w:hyperlink>
      <w:r w:rsidRPr="00156EF2">
        <w:t>.</w:t>
      </w:r>
    </w:p>
    <w:p w14:paraId="488E179C" w14:textId="77777777" w:rsidR="00C96625" w:rsidRPr="00156EF2" w:rsidRDefault="00C96625" w:rsidP="00C96625">
      <w:pPr>
        <w:pStyle w:val="EndNoteBibliography"/>
        <w:spacing w:after="0"/>
        <w:ind w:left="720" w:hanging="720"/>
      </w:pPr>
      <w:r w:rsidRPr="00156EF2">
        <w:t xml:space="preserve">Thomas, C. M., &amp; Morris, S. (2003). Cost of depression among adults in England in 2000. </w:t>
      </w:r>
      <w:r w:rsidRPr="00156EF2">
        <w:rPr>
          <w:i/>
        </w:rPr>
        <w:t>Br J Psychiatry, 183</w:t>
      </w:r>
      <w:r w:rsidRPr="00156EF2">
        <w:t>, 514-519. doi:10.1192/bjp.183.6.514</w:t>
      </w:r>
    </w:p>
    <w:p w14:paraId="0E2C8554" w14:textId="77777777" w:rsidR="00C96625" w:rsidRPr="00156EF2" w:rsidRDefault="00C96625" w:rsidP="00C96625">
      <w:pPr>
        <w:pStyle w:val="EndNoteBibliography"/>
        <w:spacing w:after="0"/>
        <w:ind w:left="720" w:hanging="720"/>
      </w:pPr>
      <w:r w:rsidRPr="00156EF2">
        <w:lastRenderedPageBreak/>
        <w:t xml:space="preserve">Thornicroft, G., Chatterji, S., Evans-Lacko, S., Gruber, M., Sampson, N., Aguilar-Gaxiola, S., . . . Kessler, R. C. (2017). Undertreatment of people with major depressive disorder in 21 countries. </w:t>
      </w:r>
      <w:r w:rsidRPr="00156EF2">
        <w:rPr>
          <w:i/>
        </w:rPr>
        <w:t>Br J Psychiatry, 210</w:t>
      </w:r>
      <w:r w:rsidRPr="00156EF2">
        <w:t>(2), 119-124. doi:10.1192/bjp.bp.116.188078</w:t>
      </w:r>
    </w:p>
    <w:p w14:paraId="5D03B032" w14:textId="77777777" w:rsidR="00C96625" w:rsidRPr="00156EF2" w:rsidRDefault="00C96625" w:rsidP="00C96625">
      <w:pPr>
        <w:pStyle w:val="EndNoteBibliography"/>
        <w:spacing w:after="0"/>
        <w:ind w:left="720" w:hanging="720"/>
      </w:pPr>
      <w:r w:rsidRPr="00156EF2">
        <w:t xml:space="preserve">Tomlinson, M., Rudan, I., Saxena, S., Swartz, L., Tsai, A. C., &amp; Patel, V. (2009). Setting priorities for global mental health research. </w:t>
      </w:r>
      <w:r w:rsidRPr="00156EF2">
        <w:rPr>
          <w:i/>
        </w:rPr>
        <w:t>Bulletin of the World Health Organization, 87</w:t>
      </w:r>
      <w:r w:rsidRPr="00156EF2">
        <w:t xml:space="preserve">, 438-446. </w:t>
      </w:r>
    </w:p>
    <w:p w14:paraId="718B4F58" w14:textId="77777777" w:rsidR="00C96625" w:rsidRPr="00156EF2" w:rsidRDefault="00C96625" w:rsidP="00C96625">
      <w:pPr>
        <w:pStyle w:val="EndNoteBibliography"/>
        <w:spacing w:after="0"/>
        <w:ind w:left="720" w:hanging="720"/>
      </w:pPr>
      <w:r w:rsidRPr="00156EF2">
        <w:t xml:space="preserve">Wickersham, A., Dickson, H., Jones, R., Pritchard, M., Stewart, R., Ford, T., &amp; Downs, J. (2020). Educational attainment trajectories among children and adolescents with depression, and the role of sociodemographic characteristics: longitudinal data-linkage study. </w:t>
      </w:r>
      <w:r w:rsidRPr="00156EF2">
        <w:rPr>
          <w:i/>
        </w:rPr>
        <w:t>The British Journal of Psychiatry</w:t>
      </w:r>
      <w:r w:rsidRPr="00156EF2">
        <w:t xml:space="preserve">, 1-7. </w:t>
      </w:r>
    </w:p>
    <w:p w14:paraId="086FD35D" w14:textId="77777777" w:rsidR="00C96625" w:rsidRPr="00156EF2" w:rsidRDefault="00C96625" w:rsidP="00C96625">
      <w:pPr>
        <w:pStyle w:val="EndNoteBibliography"/>
        <w:spacing w:after="0"/>
        <w:ind w:left="720" w:hanging="720"/>
      </w:pPr>
      <w:r w:rsidRPr="00156EF2">
        <w:t xml:space="preserve">Wittchen, H. U., Fuetsch, M., Sonntag, H., Muller, N., &amp; Liebowitz, M. (2000). Disability and quality of life in pure and comorbid social phobia. Findings from a controlled study. </w:t>
      </w:r>
      <w:r w:rsidRPr="00156EF2">
        <w:rPr>
          <w:i/>
        </w:rPr>
        <w:t>Eur Psychiatry, 15</w:t>
      </w:r>
      <w:r w:rsidRPr="00156EF2">
        <w:t>(1), 46-58. doi:10.1016/s0924-9338(00)00211-x</w:t>
      </w:r>
    </w:p>
    <w:p w14:paraId="450C5BF2" w14:textId="77777777" w:rsidR="00C96625" w:rsidRPr="00156EF2" w:rsidRDefault="00C96625" w:rsidP="00C96625">
      <w:pPr>
        <w:pStyle w:val="EndNoteBibliography"/>
        <w:spacing w:after="0"/>
        <w:ind w:left="720" w:hanging="720"/>
      </w:pPr>
      <w:r w:rsidRPr="00156EF2">
        <w:t xml:space="preserve">Wittchen, H. U., Jacobi, F., Rehm, J., Gustavsson, A., Svensson, M., Jonsson, B., . . . Steinhausen, H. C. (2011). The size and burden of mental disorders and other disorders of the brain in Europe 2010. </w:t>
      </w:r>
      <w:r w:rsidRPr="00156EF2">
        <w:rPr>
          <w:i/>
        </w:rPr>
        <w:t>Eur Neuropsychopharmacol, 21</w:t>
      </w:r>
      <w:r w:rsidRPr="00156EF2">
        <w:t>(9), 655-679. doi:10.1016/j.euroneuro.2011.07.018</w:t>
      </w:r>
    </w:p>
    <w:p w14:paraId="06301F7F" w14:textId="77777777" w:rsidR="00C96625" w:rsidRPr="00156EF2" w:rsidRDefault="00C96625" w:rsidP="00C96625">
      <w:pPr>
        <w:pStyle w:val="EndNoteBibliography"/>
        <w:spacing w:after="0"/>
        <w:ind w:left="720" w:hanging="720"/>
      </w:pPr>
      <w:r w:rsidRPr="00156EF2">
        <w:t xml:space="preserve">Woelbert, E., Lundell-Smith, K., White, R., &amp; Kemmer, D. (2020). Accounting for mental health research funding: developing a quantitative baseline of global investments. </w:t>
      </w:r>
      <w:r w:rsidRPr="00156EF2">
        <w:rPr>
          <w:i/>
        </w:rPr>
        <w:t>The Lancet Psychiatry</w:t>
      </w:r>
      <w:r w:rsidRPr="00156EF2">
        <w:t xml:space="preserve">. </w:t>
      </w:r>
    </w:p>
    <w:p w14:paraId="7F34F0AC" w14:textId="77777777" w:rsidR="00C96625" w:rsidRPr="00156EF2" w:rsidRDefault="00C96625" w:rsidP="00C96625">
      <w:pPr>
        <w:pStyle w:val="EndNoteBibliography"/>
        <w:spacing w:after="0"/>
        <w:ind w:left="720" w:hanging="720"/>
      </w:pPr>
      <w:r w:rsidRPr="00156EF2">
        <w:t xml:space="preserve">Wooding, S., Pollitt, A., Castle-Clarke, S., Cochrane, G., Diepeveen, S., Guthrie, S., . . . Ni Chonaill, S. (2013). Mental Health Retrosight: Understanding the returns from research (lessons from schizophrenia): Policy Report. </w:t>
      </w:r>
      <w:hyperlink r:id="rId26" w:history="1">
        <w:r w:rsidRPr="00156EF2">
          <w:rPr>
            <w:rStyle w:val="Hyperlink"/>
            <w:i/>
          </w:rPr>
          <w:t>https://www.rand.org/pubs/research_reports/RR325.html</w:t>
        </w:r>
      </w:hyperlink>
      <w:r w:rsidRPr="00156EF2">
        <w:t xml:space="preserve">. </w:t>
      </w:r>
    </w:p>
    <w:p w14:paraId="2D01F6C3" w14:textId="77777777" w:rsidR="00C96625" w:rsidRPr="00156EF2" w:rsidRDefault="00C96625" w:rsidP="00C96625">
      <w:pPr>
        <w:pStyle w:val="EndNoteBibliography"/>
        <w:spacing w:after="0"/>
        <w:ind w:left="720" w:hanging="720"/>
      </w:pPr>
      <w:r w:rsidRPr="00156EF2">
        <w:t xml:space="preserve">Wykes, T., Haro, J. M., Belli, S. R., Obradors-Tarragó, C., Arango, C., Ayuso-Mateos, J. L., . . . Demotes-Mainard, J. (2015). Mental health research priorities for Europe. </w:t>
      </w:r>
      <w:r w:rsidRPr="00156EF2">
        <w:rPr>
          <w:i/>
        </w:rPr>
        <w:t>The Lancet Psychiatry, 2</w:t>
      </w:r>
      <w:r w:rsidRPr="00156EF2">
        <w:t xml:space="preserve">(11), 1036-1042. </w:t>
      </w:r>
    </w:p>
    <w:p w14:paraId="3F646F7B" w14:textId="77777777" w:rsidR="00C96625" w:rsidRPr="00156EF2" w:rsidRDefault="00C96625" w:rsidP="00C96625">
      <w:pPr>
        <w:pStyle w:val="EndNoteBibliography"/>
        <w:spacing w:after="0"/>
        <w:ind w:left="720" w:hanging="720"/>
      </w:pPr>
      <w:r w:rsidRPr="00156EF2">
        <w:t xml:space="preserve">YoungMinds. (2018). </w:t>
      </w:r>
      <w:r w:rsidRPr="00156EF2">
        <w:rPr>
          <w:i/>
        </w:rPr>
        <w:t>Fighting for young people's mental health report</w:t>
      </w:r>
      <w:r w:rsidRPr="00156EF2">
        <w:t xml:space="preserve">: </w:t>
      </w:r>
      <w:hyperlink r:id="rId27" w:history="1">
        <w:r w:rsidRPr="00156EF2">
          <w:rPr>
            <w:rStyle w:val="Hyperlink"/>
          </w:rPr>
          <w:t>https://youngmindsorguk/media/2258/youngminds-fightingfor-reportpdf</w:t>
        </w:r>
      </w:hyperlink>
      <w:r w:rsidRPr="00156EF2">
        <w:t>.</w:t>
      </w:r>
    </w:p>
    <w:p w14:paraId="190BED59" w14:textId="77777777" w:rsidR="00D711E2" w:rsidRDefault="00C96625" w:rsidP="00D711E2">
      <w:pPr>
        <w:pStyle w:val="EndNoteBibliography"/>
        <w:ind w:left="720" w:hanging="720"/>
      </w:pPr>
      <w:r w:rsidRPr="00156EF2">
        <w:t xml:space="preserve">Zuidersma, M., Ormel, J., Conradi, H. J., &amp; de Jonge, P. (2012). An increase in depressive symptoms after myocardial infarction predicts new cardiac events irrespective of depressive symptoms before myocardial infarction. </w:t>
      </w:r>
      <w:r w:rsidRPr="00156EF2">
        <w:rPr>
          <w:i/>
        </w:rPr>
        <w:t>Psychol Med, 42</w:t>
      </w:r>
      <w:r w:rsidRPr="00156EF2">
        <w:t>(4), 683-693. doi:10.1017/S0033291711001784</w:t>
      </w:r>
    </w:p>
    <w:p w14:paraId="564CDD3D" w14:textId="5A8AC748" w:rsidR="00C96625" w:rsidRPr="003B5730" w:rsidRDefault="00C96625" w:rsidP="00D711E2">
      <w:pPr>
        <w:pStyle w:val="EndNoteBibliography"/>
        <w:ind w:left="720" w:hanging="720"/>
        <w:rPr>
          <w:rFonts w:asciiTheme="minorHAnsi" w:hAnsiTheme="minorHAnsi" w:cstheme="minorHAnsi"/>
        </w:rPr>
      </w:pPr>
      <w:r w:rsidRPr="003B5730">
        <w:rPr>
          <w:rFonts w:asciiTheme="minorHAnsi" w:hAnsiTheme="minorHAnsi" w:cstheme="minorHAnsi"/>
        </w:rPr>
        <w:fldChar w:fldCharType="end"/>
      </w:r>
    </w:p>
    <w:bookmarkEnd w:id="1"/>
    <w:p w14:paraId="5DD05BC1" w14:textId="77777777" w:rsidR="00C96625" w:rsidRDefault="00C96625" w:rsidP="00C96625"/>
    <w:p w14:paraId="1D5CD8DA" w14:textId="77777777" w:rsidR="00C96625" w:rsidRDefault="00C96625" w:rsidP="00C96625"/>
    <w:p w14:paraId="0DF7DF97" w14:textId="77777777" w:rsidR="00C96625" w:rsidRPr="00003FDA" w:rsidRDefault="00C96625" w:rsidP="00C96625">
      <w:pPr>
        <w:pStyle w:val="EndNoteBibliography"/>
        <w:rPr>
          <w:rFonts w:cstheme="minorBidi"/>
        </w:rPr>
      </w:pPr>
    </w:p>
    <w:p w14:paraId="37CEB23D" w14:textId="6E92F7ED" w:rsidR="00D56B3A" w:rsidRPr="00003FDA" w:rsidRDefault="00D56B3A" w:rsidP="00003FDA">
      <w:pPr>
        <w:pStyle w:val="EndNoteBibliography"/>
        <w:rPr>
          <w:rFonts w:cstheme="minorBidi"/>
        </w:rPr>
      </w:pPr>
    </w:p>
    <w:sectPr w:rsidR="00D56B3A" w:rsidRPr="00003F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Frutiger 45 Light">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320A8"/>
    <w:multiLevelType w:val="hybridMultilevel"/>
    <w:tmpl w:val="CC1495C2"/>
    <w:lvl w:ilvl="0" w:tplc="ADCC149A">
      <w:start w:val="3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BA612A"/>
    <w:multiLevelType w:val="hybridMultilevel"/>
    <w:tmpl w:val="B64C3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CE0B44"/>
    <w:multiLevelType w:val="hybridMultilevel"/>
    <w:tmpl w:val="B95EF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A92168"/>
    <w:multiLevelType w:val="hybridMultilevel"/>
    <w:tmpl w:val="73C0E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5371BD"/>
    <w:multiLevelType w:val="hybridMultilevel"/>
    <w:tmpl w:val="1228FFCE"/>
    <w:lvl w:ilvl="0" w:tplc="3AAAE62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1F0377"/>
    <w:multiLevelType w:val="hybridMultilevel"/>
    <w:tmpl w:val="1C183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D950F6"/>
    <w:multiLevelType w:val="hybridMultilevel"/>
    <w:tmpl w:val="BFFE05FE"/>
    <w:lvl w:ilvl="0" w:tplc="FFFFFFFF">
      <w:start w:val="1"/>
      <w:numFmt w:val="decimal"/>
      <w:lvlText w:val="(%1)"/>
      <w:lvlJc w:val="left"/>
      <w:pPr>
        <w:tabs>
          <w:tab w:val="num" w:pos="720"/>
        </w:tabs>
        <w:ind w:left="720" w:hanging="360"/>
      </w:pPr>
      <w:rPr>
        <w:b w:val="0"/>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5"/>
  </w:num>
  <w:num w:numId="2">
    <w:abstractNumId w:val="2"/>
  </w:num>
  <w:num w:numId="3">
    <w:abstractNumId w:val="1"/>
  </w:num>
  <w:num w:numId="4">
    <w:abstractNumId w:val="3"/>
  </w:num>
  <w:num w:numId="5">
    <w:abstractNumId w:val="4"/>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r2wws2das0vqerzd4xrws7xff2vdf9zxda&quot;&gt;SETTING an Agenda for Mental Health&lt;record-ids&gt;&lt;item&gt;4&lt;/item&gt;&lt;item&gt;13&lt;/item&gt;&lt;item&gt;16&lt;/item&gt;&lt;item&gt;18&lt;/item&gt;&lt;item&gt;19&lt;/item&gt;&lt;item&gt;20&lt;/item&gt;&lt;item&gt;21&lt;/item&gt;&lt;item&gt;29&lt;/item&gt;&lt;item&gt;30&lt;/item&gt;&lt;item&gt;31&lt;/item&gt;&lt;item&gt;32&lt;/item&gt;&lt;item&gt;35&lt;/item&gt;&lt;item&gt;38&lt;/item&gt;&lt;item&gt;39&lt;/item&gt;&lt;item&gt;41&lt;/item&gt;&lt;item&gt;46&lt;/item&gt;&lt;item&gt;47&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8&lt;/item&gt;&lt;item&gt;81&lt;/item&gt;&lt;item&gt;82&lt;/item&gt;&lt;item&gt;83&lt;/item&gt;&lt;item&gt;84&lt;/item&gt;&lt;item&gt;86&lt;/item&gt;&lt;item&gt;88&lt;/item&gt;&lt;item&gt;90&lt;/item&gt;&lt;item&gt;92&lt;/item&gt;&lt;item&gt;93&lt;/item&gt;&lt;item&gt;94&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record-ids&gt;&lt;/item&gt;&lt;/Libraries&gt;"/>
  </w:docVars>
  <w:rsids>
    <w:rsidRoot w:val="00B52549"/>
    <w:rsid w:val="00000FFC"/>
    <w:rsid w:val="00003FDA"/>
    <w:rsid w:val="00005998"/>
    <w:rsid w:val="00005BFC"/>
    <w:rsid w:val="00010C4B"/>
    <w:rsid w:val="00012B55"/>
    <w:rsid w:val="0001558A"/>
    <w:rsid w:val="00015B28"/>
    <w:rsid w:val="00017741"/>
    <w:rsid w:val="0001788E"/>
    <w:rsid w:val="000209CA"/>
    <w:rsid w:val="00020F9E"/>
    <w:rsid w:val="00023CF6"/>
    <w:rsid w:val="00025F80"/>
    <w:rsid w:val="00026E0D"/>
    <w:rsid w:val="00030EF4"/>
    <w:rsid w:val="00031859"/>
    <w:rsid w:val="00032EB0"/>
    <w:rsid w:val="0003404A"/>
    <w:rsid w:val="00036BA3"/>
    <w:rsid w:val="00042B15"/>
    <w:rsid w:val="00046806"/>
    <w:rsid w:val="000523A0"/>
    <w:rsid w:val="00053092"/>
    <w:rsid w:val="000615B9"/>
    <w:rsid w:val="00062476"/>
    <w:rsid w:val="0006446D"/>
    <w:rsid w:val="00066D64"/>
    <w:rsid w:val="00073F0F"/>
    <w:rsid w:val="00074AC6"/>
    <w:rsid w:val="00075025"/>
    <w:rsid w:val="000826AD"/>
    <w:rsid w:val="000834CE"/>
    <w:rsid w:val="00083F74"/>
    <w:rsid w:val="00086000"/>
    <w:rsid w:val="00086E8E"/>
    <w:rsid w:val="0009032E"/>
    <w:rsid w:val="000972BD"/>
    <w:rsid w:val="000A111B"/>
    <w:rsid w:val="000A3E4A"/>
    <w:rsid w:val="000A440F"/>
    <w:rsid w:val="000B007F"/>
    <w:rsid w:val="000B60F3"/>
    <w:rsid w:val="000B6D9E"/>
    <w:rsid w:val="000B7444"/>
    <w:rsid w:val="000C7B5D"/>
    <w:rsid w:val="000C7BF6"/>
    <w:rsid w:val="000D1E21"/>
    <w:rsid w:val="000D54A9"/>
    <w:rsid w:val="000D638E"/>
    <w:rsid w:val="000D66B7"/>
    <w:rsid w:val="000D73F4"/>
    <w:rsid w:val="000E1547"/>
    <w:rsid w:val="00100F3E"/>
    <w:rsid w:val="00106AB0"/>
    <w:rsid w:val="001117E0"/>
    <w:rsid w:val="0011639F"/>
    <w:rsid w:val="0012030F"/>
    <w:rsid w:val="00123EA0"/>
    <w:rsid w:val="00133446"/>
    <w:rsid w:val="00134D64"/>
    <w:rsid w:val="001376CD"/>
    <w:rsid w:val="00140436"/>
    <w:rsid w:val="001426E6"/>
    <w:rsid w:val="00142CBC"/>
    <w:rsid w:val="00144B60"/>
    <w:rsid w:val="001541DB"/>
    <w:rsid w:val="001565EA"/>
    <w:rsid w:val="00156EF2"/>
    <w:rsid w:val="001636EE"/>
    <w:rsid w:val="00181199"/>
    <w:rsid w:val="00181C8E"/>
    <w:rsid w:val="001820FB"/>
    <w:rsid w:val="001900C0"/>
    <w:rsid w:val="00193D48"/>
    <w:rsid w:val="001A1F96"/>
    <w:rsid w:val="001B1F21"/>
    <w:rsid w:val="001B2186"/>
    <w:rsid w:val="001B3061"/>
    <w:rsid w:val="001B3D29"/>
    <w:rsid w:val="001B5421"/>
    <w:rsid w:val="001B5F53"/>
    <w:rsid w:val="001D4B6F"/>
    <w:rsid w:val="001E730E"/>
    <w:rsid w:val="001F27BA"/>
    <w:rsid w:val="001F3020"/>
    <w:rsid w:val="001F6FAC"/>
    <w:rsid w:val="001F7DD4"/>
    <w:rsid w:val="0020073F"/>
    <w:rsid w:val="00205621"/>
    <w:rsid w:val="00207553"/>
    <w:rsid w:val="0021028E"/>
    <w:rsid w:val="00212962"/>
    <w:rsid w:val="00213A10"/>
    <w:rsid w:val="00222F20"/>
    <w:rsid w:val="00224EBD"/>
    <w:rsid w:val="00225A83"/>
    <w:rsid w:val="00235AEE"/>
    <w:rsid w:val="00241FA0"/>
    <w:rsid w:val="00246B75"/>
    <w:rsid w:val="002526E4"/>
    <w:rsid w:val="00253300"/>
    <w:rsid w:val="00253EF5"/>
    <w:rsid w:val="002557FD"/>
    <w:rsid w:val="00256D45"/>
    <w:rsid w:val="00257B5C"/>
    <w:rsid w:val="00261203"/>
    <w:rsid w:val="00262F0D"/>
    <w:rsid w:val="00270F27"/>
    <w:rsid w:val="0027132F"/>
    <w:rsid w:val="002733FF"/>
    <w:rsid w:val="002747CF"/>
    <w:rsid w:val="00274D33"/>
    <w:rsid w:val="00275DF2"/>
    <w:rsid w:val="002761B1"/>
    <w:rsid w:val="002828E4"/>
    <w:rsid w:val="00285F5F"/>
    <w:rsid w:val="00290159"/>
    <w:rsid w:val="00296854"/>
    <w:rsid w:val="002A3EE8"/>
    <w:rsid w:val="002A4E76"/>
    <w:rsid w:val="002B47D2"/>
    <w:rsid w:val="002C0362"/>
    <w:rsid w:val="002C657B"/>
    <w:rsid w:val="002D5046"/>
    <w:rsid w:val="002D7615"/>
    <w:rsid w:val="002E1480"/>
    <w:rsid w:val="002E299E"/>
    <w:rsid w:val="002E52B1"/>
    <w:rsid w:val="002F0360"/>
    <w:rsid w:val="002F3A4C"/>
    <w:rsid w:val="00301122"/>
    <w:rsid w:val="0031002C"/>
    <w:rsid w:val="0031041F"/>
    <w:rsid w:val="00312D06"/>
    <w:rsid w:val="003143A1"/>
    <w:rsid w:val="00320A44"/>
    <w:rsid w:val="00325506"/>
    <w:rsid w:val="00326C5A"/>
    <w:rsid w:val="00330AD0"/>
    <w:rsid w:val="003373E9"/>
    <w:rsid w:val="003407D7"/>
    <w:rsid w:val="003409D8"/>
    <w:rsid w:val="00347F40"/>
    <w:rsid w:val="003520BA"/>
    <w:rsid w:val="00353AA4"/>
    <w:rsid w:val="00362609"/>
    <w:rsid w:val="00363DBB"/>
    <w:rsid w:val="00364C96"/>
    <w:rsid w:val="003908EF"/>
    <w:rsid w:val="00396F86"/>
    <w:rsid w:val="003A0A99"/>
    <w:rsid w:val="003A1546"/>
    <w:rsid w:val="003A18FE"/>
    <w:rsid w:val="003A3CB2"/>
    <w:rsid w:val="003A4F9A"/>
    <w:rsid w:val="003A6F43"/>
    <w:rsid w:val="003C6B44"/>
    <w:rsid w:val="003D0A39"/>
    <w:rsid w:val="003D1BAB"/>
    <w:rsid w:val="003D70B9"/>
    <w:rsid w:val="003E4D70"/>
    <w:rsid w:val="003E6ACD"/>
    <w:rsid w:val="003F42F1"/>
    <w:rsid w:val="003F46E3"/>
    <w:rsid w:val="003F6425"/>
    <w:rsid w:val="003F6BC4"/>
    <w:rsid w:val="003F6CC6"/>
    <w:rsid w:val="003F6F9C"/>
    <w:rsid w:val="003F7A37"/>
    <w:rsid w:val="00400C0C"/>
    <w:rsid w:val="00400EAA"/>
    <w:rsid w:val="00427A38"/>
    <w:rsid w:val="004329DC"/>
    <w:rsid w:val="004419C8"/>
    <w:rsid w:val="00444C86"/>
    <w:rsid w:val="004470F7"/>
    <w:rsid w:val="0045246A"/>
    <w:rsid w:val="00452D10"/>
    <w:rsid w:val="0045669D"/>
    <w:rsid w:val="00464CFB"/>
    <w:rsid w:val="00466671"/>
    <w:rsid w:val="00466B15"/>
    <w:rsid w:val="00471863"/>
    <w:rsid w:val="004736D2"/>
    <w:rsid w:val="004739E4"/>
    <w:rsid w:val="00475CD3"/>
    <w:rsid w:val="00477DC4"/>
    <w:rsid w:val="00490D62"/>
    <w:rsid w:val="004A1A7B"/>
    <w:rsid w:val="004A3F45"/>
    <w:rsid w:val="004A4233"/>
    <w:rsid w:val="004A45FB"/>
    <w:rsid w:val="004A4A7D"/>
    <w:rsid w:val="004A6F30"/>
    <w:rsid w:val="004A7E4D"/>
    <w:rsid w:val="004B3C3B"/>
    <w:rsid w:val="004B5D10"/>
    <w:rsid w:val="004C6ACE"/>
    <w:rsid w:val="004D3C0F"/>
    <w:rsid w:val="004D4F1C"/>
    <w:rsid w:val="004D7D3F"/>
    <w:rsid w:val="004E1EB0"/>
    <w:rsid w:val="004E59EF"/>
    <w:rsid w:val="004F04C6"/>
    <w:rsid w:val="004F0B48"/>
    <w:rsid w:val="005026CF"/>
    <w:rsid w:val="00520321"/>
    <w:rsid w:val="00530003"/>
    <w:rsid w:val="005305F3"/>
    <w:rsid w:val="00530875"/>
    <w:rsid w:val="00545F28"/>
    <w:rsid w:val="005515D5"/>
    <w:rsid w:val="00552234"/>
    <w:rsid w:val="005547D9"/>
    <w:rsid w:val="00555DDE"/>
    <w:rsid w:val="00565F9C"/>
    <w:rsid w:val="00575BDF"/>
    <w:rsid w:val="005833F8"/>
    <w:rsid w:val="00591076"/>
    <w:rsid w:val="005916D8"/>
    <w:rsid w:val="0059209F"/>
    <w:rsid w:val="00594655"/>
    <w:rsid w:val="00594996"/>
    <w:rsid w:val="00595A9F"/>
    <w:rsid w:val="005A0EDB"/>
    <w:rsid w:val="005A3754"/>
    <w:rsid w:val="005B0348"/>
    <w:rsid w:val="005B4E1C"/>
    <w:rsid w:val="005B7BF1"/>
    <w:rsid w:val="005D209B"/>
    <w:rsid w:val="005D5865"/>
    <w:rsid w:val="005E6524"/>
    <w:rsid w:val="005F2587"/>
    <w:rsid w:val="005F73A2"/>
    <w:rsid w:val="0060131E"/>
    <w:rsid w:val="0060394C"/>
    <w:rsid w:val="006044D7"/>
    <w:rsid w:val="00605414"/>
    <w:rsid w:val="006106DB"/>
    <w:rsid w:val="00613D01"/>
    <w:rsid w:val="006209DC"/>
    <w:rsid w:val="00621E42"/>
    <w:rsid w:val="00626B3C"/>
    <w:rsid w:val="00630774"/>
    <w:rsid w:val="00635D08"/>
    <w:rsid w:val="00653165"/>
    <w:rsid w:val="006542DA"/>
    <w:rsid w:val="0066737F"/>
    <w:rsid w:val="0067155F"/>
    <w:rsid w:val="0067500F"/>
    <w:rsid w:val="0068067D"/>
    <w:rsid w:val="0068288F"/>
    <w:rsid w:val="00684894"/>
    <w:rsid w:val="00697038"/>
    <w:rsid w:val="00697B9B"/>
    <w:rsid w:val="006A0147"/>
    <w:rsid w:val="006A137D"/>
    <w:rsid w:val="006A1C1C"/>
    <w:rsid w:val="006A445F"/>
    <w:rsid w:val="006A599D"/>
    <w:rsid w:val="006B0A03"/>
    <w:rsid w:val="006B3201"/>
    <w:rsid w:val="006B5536"/>
    <w:rsid w:val="006B718A"/>
    <w:rsid w:val="006C235F"/>
    <w:rsid w:val="006C2597"/>
    <w:rsid w:val="006C465B"/>
    <w:rsid w:val="006C6062"/>
    <w:rsid w:val="006C68FB"/>
    <w:rsid w:val="006C7431"/>
    <w:rsid w:val="006D67A9"/>
    <w:rsid w:val="006E1669"/>
    <w:rsid w:val="006E60B7"/>
    <w:rsid w:val="006F71C8"/>
    <w:rsid w:val="006F7D1C"/>
    <w:rsid w:val="00703BA6"/>
    <w:rsid w:val="00723E72"/>
    <w:rsid w:val="00766E8F"/>
    <w:rsid w:val="00772628"/>
    <w:rsid w:val="00773B43"/>
    <w:rsid w:val="00774FCA"/>
    <w:rsid w:val="00780765"/>
    <w:rsid w:val="00792C3A"/>
    <w:rsid w:val="00795781"/>
    <w:rsid w:val="00796FFE"/>
    <w:rsid w:val="00797D8A"/>
    <w:rsid w:val="007A0891"/>
    <w:rsid w:val="007A2678"/>
    <w:rsid w:val="007A3406"/>
    <w:rsid w:val="007A5B03"/>
    <w:rsid w:val="007A61F1"/>
    <w:rsid w:val="007B381D"/>
    <w:rsid w:val="007B683A"/>
    <w:rsid w:val="007C3981"/>
    <w:rsid w:val="007C542B"/>
    <w:rsid w:val="007D09C4"/>
    <w:rsid w:val="007D1FFA"/>
    <w:rsid w:val="007D4E3C"/>
    <w:rsid w:val="007E3342"/>
    <w:rsid w:val="007F0C69"/>
    <w:rsid w:val="007F35DC"/>
    <w:rsid w:val="00803D0C"/>
    <w:rsid w:val="00804240"/>
    <w:rsid w:val="00804298"/>
    <w:rsid w:val="008101F2"/>
    <w:rsid w:val="008113DA"/>
    <w:rsid w:val="00817180"/>
    <w:rsid w:val="0082067F"/>
    <w:rsid w:val="00826D4D"/>
    <w:rsid w:val="00827EEA"/>
    <w:rsid w:val="00831C4B"/>
    <w:rsid w:val="00835C01"/>
    <w:rsid w:val="00842B83"/>
    <w:rsid w:val="00846996"/>
    <w:rsid w:val="00847793"/>
    <w:rsid w:val="00854601"/>
    <w:rsid w:val="0086205D"/>
    <w:rsid w:val="00862F84"/>
    <w:rsid w:val="00863E2E"/>
    <w:rsid w:val="00881C33"/>
    <w:rsid w:val="00883595"/>
    <w:rsid w:val="0088395A"/>
    <w:rsid w:val="008845EB"/>
    <w:rsid w:val="00884D16"/>
    <w:rsid w:val="0088565A"/>
    <w:rsid w:val="00890A81"/>
    <w:rsid w:val="00890D93"/>
    <w:rsid w:val="00894A3C"/>
    <w:rsid w:val="00895C5D"/>
    <w:rsid w:val="008962C4"/>
    <w:rsid w:val="008B1667"/>
    <w:rsid w:val="008B1F0A"/>
    <w:rsid w:val="008B3681"/>
    <w:rsid w:val="008B3741"/>
    <w:rsid w:val="008C235C"/>
    <w:rsid w:val="008C7191"/>
    <w:rsid w:val="008C76A4"/>
    <w:rsid w:val="008C7D3B"/>
    <w:rsid w:val="008D401C"/>
    <w:rsid w:val="008D5863"/>
    <w:rsid w:val="008E6EF1"/>
    <w:rsid w:val="008F0F7C"/>
    <w:rsid w:val="008F1829"/>
    <w:rsid w:val="009058C8"/>
    <w:rsid w:val="009074F0"/>
    <w:rsid w:val="00907EFC"/>
    <w:rsid w:val="00910FEA"/>
    <w:rsid w:val="00911D3D"/>
    <w:rsid w:val="00913413"/>
    <w:rsid w:val="00914A06"/>
    <w:rsid w:val="00923403"/>
    <w:rsid w:val="0092681F"/>
    <w:rsid w:val="00930219"/>
    <w:rsid w:val="009344FC"/>
    <w:rsid w:val="00934D49"/>
    <w:rsid w:val="00944192"/>
    <w:rsid w:val="00944293"/>
    <w:rsid w:val="00954A24"/>
    <w:rsid w:val="0096214B"/>
    <w:rsid w:val="00963929"/>
    <w:rsid w:val="00963948"/>
    <w:rsid w:val="00965082"/>
    <w:rsid w:val="009704E1"/>
    <w:rsid w:val="00971D5B"/>
    <w:rsid w:val="00972498"/>
    <w:rsid w:val="00973FA2"/>
    <w:rsid w:val="009767FC"/>
    <w:rsid w:val="00981488"/>
    <w:rsid w:val="00982046"/>
    <w:rsid w:val="009878AF"/>
    <w:rsid w:val="00990FC8"/>
    <w:rsid w:val="00996A3A"/>
    <w:rsid w:val="009971F5"/>
    <w:rsid w:val="009976BB"/>
    <w:rsid w:val="009A079A"/>
    <w:rsid w:val="009A15B6"/>
    <w:rsid w:val="009A3946"/>
    <w:rsid w:val="009A6161"/>
    <w:rsid w:val="009A7FF4"/>
    <w:rsid w:val="009B0B56"/>
    <w:rsid w:val="009B25CF"/>
    <w:rsid w:val="009B59BE"/>
    <w:rsid w:val="009B6CDB"/>
    <w:rsid w:val="009B73E2"/>
    <w:rsid w:val="009C4A7E"/>
    <w:rsid w:val="009C768B"/>
    <w:rsid w:val="009D17EA"/>
    <w:rsid w:val="009E1402"/>
    <w:rsid w:val="009E35FC"/>
    <w:rsid w:val="00A02AAF"/>
    <w:rsid w:val="00A14B6B"/>
    <w:rsid w:val="00A15B36"/>
    <w:rsid w:val="00A20309"/>
    <w:rsid w:val="00A30495"/>
    <w:rsid w:val="00A4397D"/>
    <w:rsid w:val="00A4501C"/>
    <w:rsid w:val="00A45319"/>
    <w:rsid w:val="00A47250"/>
    <w:rsid w:val="00A50CBD"/>
    <w:rsid w:val="00A55AFE"/>
    <w:rsid w:val="00A5645D"/>
    <w:rsid w:val="00A63394"/>
    <w:rsid w:val="00A664A6"/>
    <w:rsid w:val="00A66D30"/>
    <w:rsid w:val="00A70228"/>
    <w:rsid w:val="00A76D3C"/>
    <w:rsid w:val="00A81830"/>
    <w:rsid w:val="00A82226"/>
    <w:rsid w:val="00A85534"/>
    <w:rsid w:val="00A92278"/>
    <w:rsid w:val="00A92C10"/>
    <w:rsid w:val="00A96D58"/>
    <w:rsid w:val="00A9758D"/>
    <w:rsid w:val="00AA545F"/>
    <w:rsid w:val="00AB0EDD"/>
    <w:rsid w:val="00AB13E7"/>
    <w:rsid w:val="00AB2238"/>
    <w:rsid w:val="00AB47CF"/>
    <w:rsid w:val="00AB527A"/>
    <w:rsid w:val="00AF01BC"/>
    <w:rsid w:val="00AF1813"/>
    <w:rsid w:val="00AF6A9A"/>
    <w:rsid w:val="00B00B58"/>
    <w:rsid w:val="00B04C92"/>
    <w:rsid w:val="00B13929"/>
    <w:rsid w:val="00B20DC8"/>
    <w:rsid w:val="00B25BD8"/>
    <w:rsid w:val="00B32C1B"/>
    <w:rsid w:val="00B51B2E"/>
    <w:rsid w:val="00B52549"/>
    <w:rsid w:val="00B57434"/>
    <w:rsid w:val="00B61DB8"/>
    <w:rsid w:val="00B62262"/>
    <w:rsid w:val="00B634DE"/>
    <w:rsid w:val="00B64C44"/>
    <w:rsid w:val="00B669D2"/>
    <w:rsid w:val="00B675C5"/>
    <w:rsid w:val="00B73C75"/>
    <w:rsid w:val="00B73C9A"/>
    <w:rsid w:val="00B74989"/>
    <w:rsid w:val="00B77637"/>
    <w:rsid w:val="00B874EF"/>
    <w:rsid w:val="00B87A0A"/>
    <w:rsid w:val="00B914F9"/>
    <w:rsid w:val="00B922B0"/>
    <w:rsid w:val="00B923AB"/>
    <w:rsid w:val="00B932EC"/>
    <w:rsid w:val="00B95818"/>
    <w:rsid w:val="00B969C3"/>
    <w:rsid w:val="00B96B92"/>
    <w:rsid w:val="00B97043"/>
    <w:rsid w:val="00BA0E0B"/>
    <w:rsid w:val="00BA573B"/>
    <w:rsid w:val="00BB0CDA"/>
    <w:rsid w:val="00BB3772"/>
    <w:rsid w:val="00BB42DC"/>
    <w:rsid w:val="00BB7397"/>
    <w:rsid w:val="00BC1D6A"/>
    <w:rsid w:val="00BC1F69"/>
    <w:rsid w:val="00BC3F34"/>
    <w:rsid w:val="00BC3F44"/>
    <w:rsid w:val="00BC41E9"/>
    <w:rsid w:val="00BC5C12"/>
    <w:rsid w:val="00BD0013"/>
    <w:rsid w:val="00BD0AB8"/>
    <w:rsid w:val="00BD2FFC"/>
    <w:rsid w:val="00BD4A93"/>
    <w:rsid w:val="00BE0B44"/>
    <w:rsid w:val="00BE225C"/>
    <w:rsid w:val="00BE305B"/>
    <w:rsid w:val="00BF17F9"/>
    <w:rsid w:val="00BF3046"/>
    <w:rsid w:val="00BF3CCD"/>
    <w:rsid w:val="00BF57A4"/>
    <w:rsid w:val="00BF6EF1"/>
    <w:rsid w:val="00C0358D"/>
    <w:rsid w:val="00C04F24"/>
    <w:rsid w:val="00C07050"/>
    <w:rsid w:val="00C11B92"/>
    <w:rsid w:val="00C161B8"/>
    <w:rsid w:val="00C20E80"/>
    <w:rsid w:val="00C229B7"/>
    <w:rsid w:val="00C26162"/>
    <w:rsid w:val="00C30E9B"/>
    <w:rsid w:val="00C31C11"/>
    <w:rsid w:val="00C35634"/>
    <w:rsid w:val="00C4586B"/>
    <w:rsid w:val="00C46CA5"/>
    <w:rsid w:val="00C578F7"/>
    <w:rsid w:val="00C6116D"/>
    <w:rsid w:val="00C62890"/>
    <w:rsid w:val="00C64F0B"/>
    <w:rsid w:val="00C678CB"/>
    <w:rsid w:val="00C71768"/>
    <w:rsid w:val="00C7351F"/>
    <w:rsid w:val="00C740E2"/>
    <w:rsid w:val="00C77B4C"/>
    <w:rsid w:val="00C80905"/>
    <w:rsid w:val="00C82B97"/>
    <w:rsid w:val="00C83B27"/>
    <w:rsid w:val="00C87C09"/>
    <w:rsid w:val="00C93752"/>
    <w:rsid w:val="00C946CF"/>
    <w:rsid w:val="00C96625"/>
    <w:rsid w:val="00CC23C7"/>
    <w:rsid w:val="00CC31F0"/>
    <w:rsid w:val="00CD48E8"/>
    <w:rsid w:val="00CD5555"/>
    <w:rsid w:val="00CD71B8"/>
    <w:rsid w:val="00CF20A5"/>
    <w:rsid w:val="00CF4282"/>
    <w:rsid w:val="00CF6F77"/>
    <w:rsid w:val="00D02885"/>
    <w:rsid w:val="00D0401A"/>
    <w:rsid w:val="00D05964"/>
    <w:rsid w:val="00D0716C"/>
    <w:rsid w:val="00D10A4E"/>
    <w:rsid w:val="00D11504"/>
    <w:rsid w:val="00D17AE8"/>
    <w:rsid w:val="00D2479E"/>
    <w:rsid w:val="00D31A72"/>
    <w:rsid w:val="00D34F0A"/>
    <w:rsid w:val="00D429A1"/>
    <w:rsid w:val="00D43C79"/>
    <w:rsid w:val="00D47A9C"/>
    <w:rsid w:val="00D51F89"/>
    <w:rsid w:val="00D56B3A"/>
    <w:rsid w:val="00D57235"/>
    <w:rsid w:val="00D57889"/>
    <w:rsid w:val="00D64F66"/>
    <w:rsid w:val="00D70FCB"/>
    <w:rsid w:val="00D711E2"/>
    <w:rsid w:val="00D714C5"/>
    <w:rsid w:val="00D71F41"/>
    <w:rsid w:val="00D729E2"/>
    <w:rsid w:val="00D74049"/>
    <w:rsid w:val="00D7767D"/>
    <w:rsid w:val="00D777A1"/>
    <w:rsid w:val="00D82310"/>
    <w:rsid w:val="00D8712A"/>
    <w:rsid w:val="00D90D57"/>
    <w:rsid w:val="00D93885"/>
    <w:rsid w:val="00DA3731"/>
    <w:rsid w:val="00DB0980"/>
    <w:rsid w:val="00DB1790"/>
    <w:rsid w:val="00DB6155"/>
    <w:rsid w:val="00DC1413"/>
    <w:rsid w:val="00DD0E80"/>
    <w:rsid w:val="00DD30AA"/>
    <w:rsid w:val="00DD5D4E"/>
    <w:rsid w:val="00DD68E5"/>
    <w:rsid w:val="00DD79C2"/>
    <w:rsid w:val="00DE39EB"/>
    <w:rsid w:val="00E00475"/>
    <w:rsid w:val="00E02CBC"/>
    <w:rsid w:val="00E1030B"/>
    <w:rsid w:val="00E10EFD"/>
    <w:rsid w:val="00E11BF7"/>
    <w:rsid w:val="00E12A19"/>
    <w:rsid w:val="00E20570"/>
    <w:rsid w:val="00E2695D"/>
    <w:rsid w:val="00E32577"/>
    <w:rsid w:val="00E34BF3"/>
    <w:rsid w:val="00E373B8"/>
    <w:rsid w:val="00E437A6"/>
    <w:rsid w:val="00E50EF3"/>
    <w:rsid w:val="00E5255E"/>
    <w:rsid w:val="00E52C57"/>
    <w:rsid w:val="00E538D4"/>
    <w:rsid w:val="00E54ECC"/>
    <w:rsid w:val="00E56D16"/>
    <w:rsid w:val="00E62C87"/>
    <w:rsid w:val="00E63E1C"/>
    <w:rsid w:val="00E72E7F"/>
    <w:rsid w:val="00E77EBE"/>
    <w:rsid w:val="00E839BE"/>
    <w:rsid w:val="00E87734"/>
    <w:rsid w:val="00E94820"/>
    <w:rsid w:val="00EA2F7C"/>
    <w:rsid w:val="00EA5F8C"/>
    <w:rsid w:val="00EA7BC5"/>
    <w:rsid w:val="00EB1CD8"/>
    <w:rsid w:val="00EB45EC"/>
    <w:rsid w:val="00EB494E"/>
    <w:rsid w:val="00EC14EB"/>
    <w:rsid w:val="00EC1989"/>
    <w:rsid w:val="00EC3039"/>
    <w:rsid w:val="00ED51ED"/>
    <w:rsid w:val="00EE2B0F"/>
    <w:rsid w:val="00EE5B4B"/>
    <w:rsid w:val="00EE69C1"/>
    <w:rsid w:val="00EF1986"/>
    <w:rsid w:val="00EF4D51"/>
    <w:rsid w:val="00EF5741"/>
    <w:rsid w:val="00F12FA4"/>
    <w:rsid w:val="00F16349"/>
    <w:rsid w:val="00F17247"/>
    <w:rsid w:val="00F21B64"/>
    <w:rsid w:val="00F24799"/>
    <w:rsid w:val="00F25D5D"/>
    <w:rsid w:val="00F30983"/>
    <w:rsid w:val="00F34236"/>
    <w:rsid w:val="00F34D45"/>
    <w:rsid w:val="00F36F94"/>
    <w:rsid w:val="00F41510"/>
    <w:rsid w:val="00F45B88"/>
    <w:rsid w:val="00F45F30"/>
    <w:rsid w:val="00F556D4"/>
    <w:rsid w:val="00F5775D"/>
    <w:rsid w:val="00F60A4B"/>
    <w:rsid w:val="00F6188F"/>
    <w:rsid w:val="00F6391D"/>
    <w:rsid w:val="00F65250"/>
    <w:rsid w:val="00F84D35"/>
    <w:rsid w:val="00F85C5A"/>
    <w:rsid w:val="00F91F05"/>
    <w:rsid w:val="00F9405B"/>
    <w:rsid w:val="00FA75E8"/>
    <w:rsid w:val="00FB3925"/>
    <w:rsid w:val="00FB624B"/>
    <w:rsid w:val="00FC639F"/>
    <w:rsid w:val="00FC6926"/>
    <w:rsid w:val="00FD5BFC"/>
    <w:rsid w:val="00FD6448"/>
    <w:rsid w:val="00FE0398"/>
    <w:rsid w:val="00FE066D"/>
    <w:rsid w:val="00FE7F53"/>
    <w:rsid w:val="00FF0FF8"/>
    <w:rsid w:val="00FF3BAC"/>
    <w:rsid w:val="00FF4C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FDC8A"/>
  <w15:chartTrackingRefBased/>
  <w15:docId w15:val="{70420D8D-9113-41C8-9B7D-3498DDC4E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6B15"/>
    <w:pPr>
      <w:ind w:left="720"/>
      <w:contextualSpacing/>
    </w:pPr>
  </w:style>
  <w:style w:type="character" w:styleId="Hyperlink">
    <w:name w:val="Hyperlink"/>
    <w:basedOn w:val="DefaultParagraphFont"/>
    <w:uiPriority w:val="99"/>
    <w:unhideWhenUsed/>
    <w:rsid w:val="009A6161"/>
    <w:rPr>
      <w:color w:val="0563C1" w:themeColor="hyperlink"/>
      <w:u w:val="single"/>
    </w:rPr>
  </w:style>
  <w:style w:type="character" w:styleId="UnresolvedMention">
    <w:name w:val="Unresolved Mention"/>
    <w:basedOn w:val="DefaultParagraphFont"/>
    <w:uiPriority w:val="99"/>
    <w:semiHidden/>
    <w:unhideWhenUsed/>
    <w:rsid w:val="009A6161"/>
    <w:rPr>
      <w:color w:val="605E5C"/>
      <w:shd w:val="clear" w:color="auto" w:fill="E1DFDD"/>
    </w:rPr>
  </w:style>
  <w:style w:type="character" w:customStyle="1" w:styleId="EndNoteBibliographyChar">
    <w:name w:val="EndNote Bibliography Char"/>
    <w:basedOn w:val="DefaultParagraphFont"/>
    <w:link w:val="EndNoteBibliography"/>
    <w:locked/>
    <w:rsid w:val="00003FDA"/>
    <w:rPr>
      <w:rFonts w:ascii="Calibri" w:hAnsi="Calibri" w:cs="Calibri"/>
      <w:noProof/>
      <w:lang w:val="en-US"/>
    </w:rPr>
  </w:style>
  <w:style w:type="paragraph" w:customStyle="1" w:styleId="EndNoteBibliography">
    <w:name w:val="EndNote Bibliography"/>
    <w:basedOn w:val="Normal"/>
    <w:link w:val="EndNoteBibliographyChar"/>
    <w:rsid w:val="00003FDA"/>
    <w:pPr>
      <w:spacing w:line="240" w:lineRule="auto"/>
    </w:pPr>
    <w:rPr>
      <w:rFonts w:ascii="Calibri" w:hAnsi="Calibri" w:cs="Calibri"/>
      <w:noProof/>
      <w:lang w:val="en-US"/>
    </w:rPr>
  </w:style>
  <w:style w:type="character" w:styleId="CommentReference">
    <w:name w:val="annotation reference"/>
    <w:basedOn w:val="DefaultParagraphFont"/>
    <w:uiPriority w:val="99"/>
    <w:semiHidden/>
    <w:unhideWhenUsed/>
    <w:rsid w:val="00400C0C"/>
    <w:rPr>
      <w:sz w:val="16"/>
      <w:szCs w:val="16"/>
    </w:rPr>
  </w:style>
  <w:style w:type="paragraph" w:styleId="CommentText">
    <w:name w:val="annotation text"/>
    <w:basedOn w:val="Normal"/>
    <w:link w:val="CommentTextChar"/>
    <w:uiPriority w:val="99"/>
    <w:unhideWhenUsed/>
    <w:rsid w:val="00400C0C"/>
    <w:pPr>
      <w:spacing w:line="240" w:lineRule="auto"/>
    </w:pPr>
    <w:rPr>
      <w:sz w:val="20"/>
      <w:szCs w:val="20"/>
    </w:rPr>
  </w:style>
  <w:style w:type="character" w:customStyle="1" w:styleId="CommentTextChar">
    <w:name w:val="Comment Text Char"/>
    <w:basedOn w:val="DefaultParagraphFont"/>
    <w:link w:val="CommentText"/>
    <w:uiPriority w:val="99"/>
    <w:rsid w:val="00400C0C"/>
    <w:rPr>
      <w:sz w:val="20"/>
      <w:szCs w:val="20"/>
    </w:rPr>
  </w:style>
  <w:style w:type="paragraph" w:styleId="CommentSubject">
    <w:name w:val="annotation subject"/>
    <w:basedOn w:val="CommentText"/>
    <w:next w:val="CommentText"/>
    <w:link w:val="CommentSubjectChar"/>
    <w:uiPriority w:val="99"/>
    <w:semiHidden/>
    <w:unhideWhenUsed/>
    <w:rsid w:val="00400C0C"/>
    <w:rPr>
      <w:b/>
      <w:bCs/>
    </w:rPr>
  </w:style>
  <w:style w:type="character" w:customStyle="1" w:styleId="CommentSubjectChar">
    <w:name w:val="Comment Subject Char"/>
    <w:basedOn w:val="CommentTextChar"/>
    <w:link w:val="CommentSubject"/>
    <w:uiPriority w:val="99"/>
    <w:semiHidden/>
    <w:rsid w:val="00400C0C"/>
    <w:rPr>
      <w:b/>
      <w:bCs/>
      <w:sz w:val="20"/>
      <w:szCs w:val="20"/>
    </w:rPr>
  </w:style>
  <w:style w:type="paragraph" w:styleId="BalloonText">
    <w:name w:val="Balloon Text"/>
    <w:basedOn w:val="Normal"/>
    <w:link w:val="BalloonTextChar"/>
    <w:uiPriority w:val="99"/>
    <w:semiHidden/>
    <w:unhideWhenUsed/>
    <w:rsid w:val="00400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C0C"/>
    <w:rPr>
      <w:rFonts w:ascii="Segoe UI" w:hAnsi="Segoe UI" w:cs="Segoe UI"/>
      <w:sz w:val="18"/>
      <w:szCs w:val="18"/>
    </w:rPr>
  </w:style>
  <w:style w:type="paragraph" w:customStyle="1" w:styleId="Default">
    <w:name w:val="Default"/>
    <w:rsid w:val="0066737F"/>
    <w:pPr>
      <w:autoSpaceDE w:val="0"/>
      <w:autoSpaceDN w:val="0"/>
      <w:adjustRightInd w:val="0"/>
      <w:spacing w:after="0" w:line="240" w:lineRule="auto"/>
    </w:pPr>
    <w:rPr>
      <w:rFonts w:ascii="Frutiger 45 Light" w:hAnsi="Frutiger 45 Light" w:cs="Frutiger 45 Light"/>
      <w:color w:val="000000"/>
      <w:sz w:val="24"/>
      <w:szCs w:val="24"/>
    </w:rPr>
  </w:style>
  <w:style w:type="paragraph" w:styleId="HTMLPreformatted">
    <w:name w:val="HTML Preformatted"/>
    <w:basedOn w:val="Normal"/>
    <w:link w:val="HTMLPreformattedChar"/>
    <w:uiPriority w:val="99"/>
    <w:semiHidden/>
    <w:unhideWhenUsed/>
    <w:rsid w:val="006C25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C2597"/>
    <w:rPr>
      <w:rFonts w:ascii="Courier New" w:eastAsia="Times New Roman" w:hAnsi="Courier New" w:cs="Courier New"/>
      <w:sz w:val="20"/>
      <w:szCs w:val="20"/>
      <w:lang w:eastAsia="en-GB"/>
    </w:rPr>
  </w:style>
  <w:style w:type="paragraph" w:customStyle="1" w:styleId="EndNoteBibliographyTitle">
    <w:name w:val="EndNote Bibliography Title"/>
    <w:basedOn w:val="Normal"/>
    <w:link w:val="EndNoteBibliographyTitleChar"/>
    <w:rsid w:val="00FE03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0398"/>
    <w:rPr>
      <w:rFonts w:ascii="Calibri" w:hAnsi="Calibri" w:cs="Calibri"/>
      <w:noProof/>
      <w:lang w:val="en-US"/>
    </w:rPr>
  </w:style>
  <w:style w:type="character" w:styleId="FollowedHyperlink">
    <w:name w:val="FollowedHyperlink"/>
    <w:basedOn w:val="DefaultParagraphFont"/>
    <w:uiPriority w:val="99"/>
    <w:semiHidden/>
    <w:unhideWhenUsed/>
    <w:rsid w:val="00847793"/>
    <w:rPr>
      <w:color w:val="954F72" w:themeColor="followedHyperlink"/>
      <w:u w:val="single"/>
    </w:rPr>
  </w:style>
  <w:style w:type="character" w:customStyle="1" w:styleId="apple-converted-space">
    <w:name w:val="apple-converted-space"/>
    <w:basedOn w:val="DefaultParagraphFont"/>
    <w:rsid w:val="000750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53098">
      <w:bodyDiv w:val="1"/>
      <w:marLeft w:val="0"/>
      <w:marRight w:val="0"/>
      <w:marTop w:val="0"/>
      <w:marBottom w:val="0"/>
      <w:divBdr>
        <w:top w:val="none" w:sz="0" w:space="0" w:color="auto"/>
        <w:left w:val="none" w:sz="0" w:space="0" w:color="auto"/>
        <w:bottom w:val="none" w:sz="0" w:space="0" w:color="auto"/>
        <w:right w:val="none" w:sz="0" w:space="0" w:color="auto"/>
      </w:divBdr>
    </w:div>
    <w:div w:id="87387776">
      <w:bodyDiv w:val="1"/>
      <w:marLeft w:val="0"/>
      <w:marRight w:val="0"/>
      <w:marTop w:val="0"/>
      <w:marBottom w:val="0"/>
      <w:divBdr>
        <w:top w:val="none" w:sz="0" w:space="0" w:color="auto"/>
        <w:left w:val="none" w:sz="0" w:space="0" w:color="auto"/>
        <w:bottom w:val="none" w:sz="0" w:space="0" w:color="auto"/>
        <w:right w:val="none" w:sz="0" w:space="0" w:color="auto"/>
      </w:divBdr>
    </w:div>
    <w:div w:id="443812600">
      <w:bodyDiv w:val="1"/>
      <w:marLeft w:val="0"/>
      <w:marRight w:val="0"/>
      <w:marTop w:val="0"/>
      <w:marBottom w:val="0"/>
      <w:divBdr>
        <w:top w:val="none" w:sz="0" w:space="0" w:color="auto"/>
        <w:left w:val="none" w:sz="0" w:space="0" w:color="auto"/>
        <w:bottom w:val="none" w:sz="0" w:space="0" w:color="auto"/>
        <w:right w:val="none" w:sz="0" w:space="0" w:color="auto"/>
      </w:divBdr>
    </w:div>
    <w:div w:id="806581645">
      <w:bodyDiv w:val="1"/>
      <w:marLeft w:val="0"/>
      <w:marRight w:val="0"/>
      <w:marTop w:val="0"/>
      <w:marBottom w:val="0"/>
      <w:divBdr>
        <w:top w:val="none" w:sz="0" w:space="0" w:color="auto"/>
        <w:left w:val="none" w:sz="0" w:space="0" w:color="auto"/>
        <w:bottom w:val="none" w:sz="0" w:space="0" w:color="auto"/>
        <w:right w:val="none" w:sz="0" w:space="0" w:color="auto"/>
      </w:divBdr>
    </w:div>
    <w:div w:id="1326394398">
      <w:bodyDiv w:val="1"/>
      <w:marLeft w:val="0"/>
      <w:marRight w:val="0"/>
      <w:marTop w:val="0"/>
      <w:marBottom w:val="0"/>
      <w:divBdr>
        <w:top w:val="none" w:sz="0" w:space="0" w:color="auto"/>
        <w:left w:val="none" w:sz="0" w:space="0" w:color="auto"/>
        <w:bottom w:val="none" w:sz="0" w:space="0" w:color="auto"/>
        <w:right w:val="none" w:sz="0" w:space="0" w:color="auto"/>
      </w:divBdr>
    </w:div>
    <w:div w:id="1474638152">
      <w:bodyDiv w:val="1"/>
      <w:marLeft w:val="0"/>
      <w:marRight w:val="0"/>
      <w:marTop w:val="0"/>
      <w:marBottom w:val="0"/>
      <w:divBdr>
        <w:top w:val="none" w:sz="0" w:space="0" w:color="auto"/>
        <w:left w:val="none" w:sz="0" w:space="0" w:color="auto"/>
        <w:bottom w:val="none" w:sz="0" w:space="0" w:color="auto"/>
        <w:right w:val="none" w:sz="0" w:space="0" w:color="auto"/>
      </w:divBdr>
      <w:divsChild>
        <w:div w:id="409818443">
          <w:marLeft w:val="0"/>
          <w:marRight w:val="0"/>
          <w:marTop w:val="0"/>
          <w:marBottom w:val="0"/>
          <w:divBdr>
            <w:top w:val="none" w:sz="0" w:space="0" w:color="auto"/>
            <w:left w:val="none" w:sz="0" w:space="0" w:color="auto"/>
            <w:bottom w:val="none" w:sz="0" w:space="0" w:color="auto"/>
            <w:right w:val="none" w:sz="0" w:space="0" w:color="auto"/>
          </w:divBdr>
        </w:div>
        <w:div w:id="856432866">
          <w:marLeft w:val="0"/>
          <w:marRight w:val="0"/>
          <w:marTop w:val="0"/>
          <w:marBottom w:val="0"/>
          <w:divBdr>
            <w:top w:val="none" w:sz="0" w:space="0" w:color="auto"/>
            <w:left w:val="none" w:sz="0" w:space="0" w:color="auto"/>
            <w:bottom w:val="single" w:sz="6" w:space="0" w:color="C0C0C0"/>
            <w:right w:val="none" w:sz="0" w:space="0" w:color="auto"/>
          </w:divBdr>
          <w:divsChild>
            <w:div w:id="801578608">
              <w:marLeft w:val="0"/>
              <w:marRight w:val="0"/>
              <w:marTop w:val="0"/>
              <w:marBottom w:val="0"/>
              <w:divBdr>
                <w:top w:val="none" w:sz="0" w:space="0" w:color="auto"/>
                <w:left w:val="none" w:sz="0" w:space="0" w:color="auto"/>
                <w:bottom w:val="none" w:sz="0" w:space="0" w:color="auto"/>
                <w:right w:val="none" w:sz="0" w:space="0" w:color="auto"/>
              </w:divBdr>
              <w:divsChild>
                <w:div w:id="760838200">
                  <w:marLeft w:val="0"/>
                  <w:marRight w:val="0"/>
                  <w:marTop w:val="0"/>
                  <w:marBottom w:val="0"/>
                  <w:divBdr>
                    <w:top w:val="none" w:sz="0" w:space="0" w:color="auto"/>
                    <w:left w:val="none" w:sz="0" w:space="0" w:color="auto"/>
                    <w:bottom w:val="none" w:sz="0" w:space="0" w:color="auto"/>
                    <w:right w:val="none" w:sz="0" w:space="0" w:color="auto"/>
                  </w:divBdr>
                </w:div>
                <w:div w:id="88718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00760">
      <w:bodyDiv w:val="1"/>
      <w:marLeft w:val="0"/>
      <w:marRight w:val="0"/>
      <w:marTop w:val="0"/>
      <w:marBottom w:val="0"/>
      <w:divBdr>
        <w:top w:val="none" w:sz="0" w:space="0" w:color="auto"/>
        <w:left w:val="none" w:sz="0" w:space="0" w:color="auto"/>
        <w:bottom w:val="none" w:sz="0" w:space="0" w:color="auto"/>
        <w:right w:val="none" w:sz="0" w:space="0" w:color="auto"/>
      </w:divBdr>
    </w:div>
    <w:div w:id="1785266805">
      <w:bodyDiv w:val="1"/>
      <w:marLeft w:val="0"/>
      <w:marRight w:val="0"/>
      <w:marTop w:val="0"/>
      <w:marBottom w:val="0"/>
      <w:divBdr>
        <w:top w:val="none" w:sz="0" w:space="0" w:color="auto"/>
        <w:left w:val="none" w:sz="0" w:space="0" w:color="auto"/>
        <w:bottom w:val="none" w:sz="0" w:space="0" w:color="auto"/>
        <w:right w:val="none" w:sz="0" w:space="0" w:color="auto"/>
      </w:divBdr>
    </w:div>
    <w:div w:id="1872524951">
      <w:bodyDiv w:val="1"/>
      <w:marLeft w:val="0"/>
      <w:marRight w:val="0"/>
      <w:marTop w:val="0"/>
      <w:marBottom w:val="0"/>
      <w:divBdr>
        <w:top w:val="none" w:sz="0" w:space="0" w:color="auto"/>
        <w:left w:val="none" w:sz="0" w:space="0" w:color="auto"/>
        <w:bottom w:val="none" w:sz="0" w:space="0" w:color="auto"/>
        <w:right w:val="none" w:sz="0" w:space="0" w:color="auto"/>
      </w:divBdr>
      <w:divsChild>
        <w:div w:id="180973008">
          <w:marLeft w:val="0"/>
          <w:marRight w:val="0"/>
          <w:marTop w:val="0"/>
          <w:marBottom w:val="0"/>
          <w:divBdr>
            <w:top w:val="none" w:sz="0" w:space="0" w:color="auto"/>
            <w:left w:val="none" w:sz="0" w:space="0" w:color="auto"/>
            <w:bottom w:val="none" w:sz="0" w:space="0" w:color="auto"/>
            <w:right w:val="none" w:sz="0" w:space="0" w:color="auto"/>
          </w:divBdr>
          <w:divsChild>
            <w:div w:id="99381673">
              <w:marLeft w:val="0"/>
              <w:marRight w:val="0"/>
              <w:marTop w:val="0"/>
              <w:marBottom w:val="0"/>
              <w:divBdr>
                <w:top w:val="none" w:sz="0" w:space="0" w:color="auto"/>
                <w:left w:val="none" w:sz="0" w:space="0" w:color="auto"/>
                <w:bottom w:val="none" w:sz="0" w:space="0" w:color="auto"/>
                <w:right w:val="none" w:sz="0" w:space="0" w:color="auto"/>
              </w:divBdr>
            </w:div>
          </w:divsChild>
        </w:div>
        <w:div w:id="747773940">
          <w:marLeft w:val="0"/>
          <w:marRight w:val="0"/>
          <w:marTop w:val="0"/>
          <w:marBottom w:val="0"/>
          <w:divBdr>
            <w:top w:val="none" w:sz="0" w:space="0" w:color="auto"/>
            <w:left w:val="none" w:sz="0" w:space="0" w:color="auto"/>
            <w:bottom w:val="none" w:sz="0" w:space="0" w:color="auto"/>
            <w:right w:val="none" w:sz="0" w:space="0" w:color="auto"/>
          </w:divBdr>
          <w:divsChild>
            <w:div w:id="1694578343">
              <w:marLeft w:val="0"/>
              <w:marRight w:val="0"/>
              <w:marTop w:val="0"/>
              <w:marBottom w:val="0"/>
              <w:divBdr>
                <w:top w:val="none" w:sz="0" w:space="0" w:color="auto"/>
                <w:left w:val="none" w:sz="0" w:space="0" w:color="auto"/>
                <w:bottom w:val="none" w:sz="0" w:space="0" w:color="auto"/>
                <w:right w:val="none" w:sz="0" w:space="0" w:color="auto"/>
              </w:divBdr>
              <w:divsChild>
                <w:div w:id="1576162983">
                  <w:marLeft w:val="0"/>
                  <w:marRight w:val="0"/>
                  <w:marTop w:val="0"/>
                  <w:marBottom w:val="0"/>
                  <w:divBdr>
                    <w:top w:val="none" w:sz="0" w:space="0" w:color="auto"/>
                    <w:left w:val="none" w:sz="0" w:space="0" w:color="auto"/>
                    <w:bottom w:val="none" w:sz="0" w:space="0" w:color="auto"/>
                    <w:right w:val="none" w:sz="0" w:space="0" w:color="auto"/>
                  </w:divBdr>
                </w:div>
              </w:divsChild>
            </w:div>
            <w:div w:id="1323923743">
              <w:marLeft w:val="0"/>
              <w:marRight w:val="0"/>
              <w:marTop w:val="0"/>
              <w:marBottom w:val="0"/>
              <w:divBdr>
                <w:top w:val="none" w:sz="0" w:space="0" w:color="auto"/>
                <w:left w:val="none" w:sz="0" w:space="0" w:color="auto"/>
                <w:bottom w:val="none" w:sz="0" w:space="0" w:color="auto"/>
                <w:right w:val="none" w:sz="0" w:space="0" w:color="auto"/>
              </w:divBdr>
            </w:div>
            <w:div w:id="138872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23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sun.org.uk/Handlers/Download.ashx?IDMF=995617f8-1cd7-40af-8128-5eaaf2953b8e%20" TargetMode="External"/><Relationship Id="rId18" Type="http://schemas.openxmlformats.org/officeDocument/2006/relationships/hyperlink" Target="https://wwwkingsfundorguk/publications/long-term-conditions-and-mental-health" TargetMode="External"/><Relationship Id="rId26" Type="http://schemas.openxmlformats.org/officeDocument/2006/relationships/hyperlink" Target="https://www.rand.org/pubs/research_reports/RR325.html" TargetMode="External"/><Relationship Id="rId3" Type="http://schemas.openxmlformats.org/officeDocument/2006/relationships/customXml" Target="../customXml/item3.xml"/><Relationship Id="rId21" Type="http://schemas.openxmlformats.org/officeDocument/2006/relationships/hyperlink" Target="https://wwwenglandnhsuk/wp-content/uploads/2016/07/fyfv-mhpdf" TargetMode="External"/><Relationship Id="rId7" Type="http://schemas.openxmlformats.org/officeDocument/2006/relationships/settings" Target="settings.xml"/><Relationship Id="rId12" Type="http://schemas.openxmlformats.org/officeDocument/2006/relationships/hyperlink" Target="https://guidebookeiforguk/" TargetMode="External"/><Relationship Id="rId17" Type="http://schemas.openxmlformats.org/officeDocument/2006/relationships/hyperlink" Target="https://wwwenglandnhsuk/wp-content/uploads/2016/02/Mental-Health-Taskforce-FYFV-finalpdf" TargetMode="External"/><Relationship Id="rId25" Type="http://schemas.openxmlformats.org/officeDocument/2006/relationships/hyperlink" Target="https://wwwahsnnetworkcom/wp-content/uploads/2019/07/National-survey-of-local-research-and-innovation-needs-of-the-NHSpdf" TargetMode="External"/><Relationship Id="rId2" Type="http://schemas.openxmlformats.org/officeDocument/2006/relationships/customXml" Target="../customXml/item2.xml"/><Relationship Id="rId16" Type="http://schemas.openxmlformats.org/officeDocument/2006/relationships/hyperlink" Target="https://mrcukriorg/documents/pdf/strategy-for-lifelong-mental-health-research/" TargetMode="External"/><Relationship Id="rId20" Type="http://schemas.openxmlformats.org/officeDocument/2006/relationships/hyperlink" Target="https://digital.nhs.uk/data-and-information/publications/statistical/mental-health-of-children-and-young-people-in-england/2020-wave-1-follow-u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ssets.publishing.service.gov.uk/government/uploads/system/uploads/attachment_data/file/728892/government-response-to-consultation-on-transforming-children-and-young-peoples-mental-health.pdf" TargetMode="External"/><Relationship Id="rId24" Type="http://schemas.openxmlformats.org/officeDocument/2006/relationships/hyperlink" Target="https://wwwnsunorguk/Handlers/Downloadashx?IDMF=941b61f7-4a71-4eba-8099-1269177a7858" TargetMode="External"/><Relationship Id="rId5" Type="http://schemas.openxmlformats.org/officeDocument/2006/relationships/numbering" Target="numbering.xml"/><Relationship Id="rId15" Type="http://schemas.openxmlformats.org/officeDocument/2006/relationships/hyperlink" Target="https://mcpinorg/cyp-research-priorities/" TargetMode="External"/><Relationship Id="rId23" Type="http://schemas.openxmlformats.org/officeDocument/2006/relationships/hyperlink" Target="https://www.ons.gov.uk/peoplepopulationandcommunity/wellbeing/articles/coronavirusanddepressioninadultsgreatbritain/june2020" TargetMode="External"/><Relationship Id="rId28" Type="http://schemas.openxmlformats.org/officeDocument/2006/relationships/fontTable" Target="fontTable.xml"/><Relationship Id="rId10" Type="http://schemas.openxmlformats.org/officeDocument/2006/relationships/hyperlink" Target="https://assetspublishingservicegovuk/government/uploads/system/uploads/attachment_data/file/665576/A_framework_for_mental_health_researchpdf" TargetMode="External"/><Relationship Id="rId19" Type="http://schemas.openxmlformats.org/officeDocument/2006/relationships/hyperlink" Target="https://digitalnhsuk/data-and-information/publications/statistical/mental-health-of-children-and-youngpeople-in-england/2017/2017" TargetMode="External"/><Relationship Id="rId4" Type="http://schemas.openxmlformats.org/officeDocument/2006/relationships/customXml" Target="../customXml/item4.xml"/><Relationship Id="rId9" Type="http://schemas.openxmlformats.org/officeDocument/2006/relationships/hyperlink" Target="mailto:til.wykes@kcl.ac.uk" TargetMode="External"/><Relationship Id="rId14" Type="http://schemas.openxmlformats.org/officeDocument/2006/relationships/hyperlink" Target="https://www.jla.nihr.ac.uk/priority-setting-partnerships/schizophrenia/" TargetMode="External"/><Relationship Id="rId22" Type="http://schemas.openxmlformats.org/officeDocument/2006/relationships/hyperlink" Target="https://backup.ons.gov.uk/wp-content/uploads/sites/3/2019/08/Overview-of-the-UK-population-August-2019.pdf" TargetMode="External"/><Relationship Id="rId27" Type="http://schemas.openxmlformats.org/officeDocument/2006/relationships/hyperlink" Target="https://youngmindsorguk/media/2258/youngminds-fightingfor-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9DA48C51B0EF74CA8D8800B9938E335" ma:contentTypeVersion="14" ma:contentTypeDescription="Create a new document." ma:contentTypeScope="" ma:versionID="588c2c7345a49e59a282a70980d95df0">
  <xsd:schema xmlns:xsd="http://www.w3.org/2001/XMLSchema" xmlns:xs="http://www.w3.org/2001/XMLSchema" xmlns:p="http://schemas.microsoft.com/office/2006/metadata/properties" xmlns:ns1="http://schemas.microsoft.com/sharepoint/v3" xmlns:ns3="0368b068-fe0d-4ca4-a495-bcd914b26d0b" xmlns:ns4="f6d06664-e51d-4ba8-9c18-58b8bf2ed839" targetNamespace="http://schemas.microsoft.com/office/2006/metadata/properties" ma:root="true" ma:fieldsID="5dff7bb5630ced9109b3955532d19529" ns1:_="" ns3:_="" ns4:_="">
    <xsd:import namespace="http://schemas.microsoft.com/sharepoint/v3"/>
    <xsd:import namespace="0368b068-fe0d-4ca4-a495-bcd914b26d0b"/>
    <xsd:import namespace="f6d06664-e51d-4ba8-9c18-58b8bf2ed83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1:_ip_UnifiedCompliancePolicyProperties" minOccurs="0"/>
                <xsd:element ref="ns1:_ip_UnifiedCompliancePolicyUIAction"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368b068-fe0d-4ca4-a495-bcd914b26d0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6d06664-e51d-4ba8-9c18-58b8bf2ed83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31B621-B2C9-4B82-A87F-7CB2C0F5C10F}">
  <ds:schemaRefs>
    <ds:schemaRef ds:uri="http://schemas.microsoft.com/sharepoint/v3/contenttype/forms"/>
  </ds:schemaRefs>
</ds:datastoreItem>
</file>

<file path=customXml/itemProps2.xml><?xml version="1.0" encoding="utf-8"?>
<ds:datastoreItem xmlns:ds="http://schemas.openxmlformats.org/officeDocument/2006/customXml" ds:itemID="{2DA27D86-5532-4127-BD40-3DD67C6CDAEA}">
  <ds:schemaRefs>
    <ds:schemaRef ds:uri="http://schemas.openxmlformats.org/officeDocument/2006/bibliography"/>
  </ds:schemaRefs>
</ds:datastoreItem>
</file>

<file path=customXml/itemProps3.xml><?xml version="1.0" encoding="utf-8"?>
<ds:datastoreItem xmlns:ds="http://schemas.openxmlformats.org/officeDocument/2006/customXml" ds:itemID="{0DB18154-A6AC-44E2-B9A9-12C9B741DB50}">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71995E8-E67A-4C18-8A29-0F59950247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368b068-fe0d-4ca4-a495-bcd914b26d0b"/>
    <ds:schemaRef ds:uri="f6d06664-e51d-4ba8-9c18-58b8bf2ed8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667</Words>
  <Characters>7220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dc:creator>
  <cp:keywords/>
  <dc:description/>
  <cp:lastModifiedBy>Davis, Geraldine</cp:lastModifiedBy>
  <cp:revision>5</cp:revision>
  <cp:lastPrinted>2020-05-04T07:44:00Z</cp:lastPrinted>
  <dcterms:created xsi:type="dcterms:W3CDTF">2021-02-08T10:50:00Z</dcterms:created>
  <dcterms:modified xsi:type="dcterms:W3CDTF">2021-02-0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A48C51B0EF74CA8D8800B9938E335</vt:lpwstr>
  </property>
</Properties>
</file>